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5495"/>
        <w:gridCol w:w="3717"/>
      </w:tblGrid>
      <w:tr w:rsidR="00A05D59" w14:paraId="4156F8F7" w14:textId="77777777" w:rsidTr="00BE39CF">
        <w:tc>
          <w:tcPr>
            <w:tcW w:w="9212" w:type="dxa"/>
            <w:gridSpan w:val="2"/>
            <w:shd w:val="clear" w:color="auto" w:fill="auto"/>
          </w:tcPr>
          <w:p w14:paraId="4D61F092" w14:textId="1F91B7EC" w:rsidR="00A05D59" w:rsidRDefault="00A05D59" w:rsidP="00BE39CF">
            <w:pPr>
              <w:pStyle w:val="Cabealho"/>
              <w:tabs>
                <w:tab w:val="clear" w:pos="8640"/>
                <w:tab w:val="right" w:pos="8931"/>
              </w:tabs>
              <w:ind w:right="141"/>
              <w:jc w:val="center"/>
              <w:rPr>
                <w:rStyle w:val="Nmerodepgina"/>
              </w:rPr>
            </w:pPr>
            <w:bookmarkStart w:id="0" w:name="_Toc420723208"/>
            <w:bookmarkStart w:id="1" w:name="_Toc482682369"/>
            <w:bookmarkStart w:id="2" w:name="_Toc54164903"/>
            <w:bookmarkStart w:id="3" w:name="_Toc54165663"/>
            <w:bookmarkStart w:id="4" w:name="_Toc54169315"/>
            <w:bookmarkStart w:id="5" w:name="_Toc96347419"/>
            <w:bookmarkStart w:id="6" w:name="_Toc96357709"/>
            <w:bookmarkStart w:id="7" w:name="_Toc96491849"/>
            <w:bookmarkStart w:id="8" w:name="_Toc411603089"/>
            <w:r>
              <w:rPr>
                <w:rStyle w:val="Nmerodepgina"/>
              </w:rPr>
              <w:t xml:space="preserve">CURSO DE </w:t>
            </w:r>
            <w:r w:rsidRPr="00AA65FD">
              <w:rPr>
                <w:rStyle w:val="Nmerodepgina"/>
              </w:rPr>
              <w:t>SISTEMAS DE INFORMAÇÃO</w:t>
            </w:r>
            <w:r>
              <w:rPr>
                <w:rStyle w:val="Nmerodepgina"/>
              </w:rPr>
              <w:t xml:space="preserve"> – TCC</w:t>
            </w:r>
            <w:r w:rsidR="00C84441">
              <w:rPr>
                <w:rStyle w:val="Nmerodepgina"/>
              </w:rPr>
              <w:t xml:space="preserve"> ACADÊMICO</w:t>
            </w:r>
          </w:p>
        </w:tc>
      </w:tr>
      <w:tr w:rsidR="00A05D59" w14:paraId="13DD801E" w14:textId="77777777" w:rsidTr="00BE39CF">
        <w:tc>
          <w:tcPr>
            <w:tcW w:w="5495" w:type="dxa"/>
            <w:shd w:val="clear" w:color="auto" w:fill="auto"/>
          </w:tcPr>
          <w:p w14:paraId="4099F319" w14:textId="77777777" w:rsidR="00A05D59" w:rsidRPr="003C5262" w:rsidRDefault="00A05D59" w:rsidP="00BE39CF">
            <w:pPr>
              <w:pStyle w:val="Cabealho"/>
              <w:tabs>
                <w:tab w:val="clear" w:pos="8640"/>
                <w:tab w:val="right" w:pos="8931"/>
              </w:tabs>
              <w:ind w:right="141"/>
            </w:pPr>
            <w:r>
              <w:rPr>
                <w:rStyle w:val="Nmerodepgina"/>
              </w:rPr>
              <w:t>( X ) PRÉ-PROJETO     (</w:t>
            </w:r>
            <w:r>
              <w:t xml:space="preserve">     ) </w:t>
            </w:r>
            <w:r>
              <w:rPr>
                <w:rStyle w:val="Nmerodepgina"/>
              </w:rPr>
              <w:t xml:space="preserve">PROJETO </w:t>
            </w:r>
          </w:p>
        </w:tc>
        <w:tc>
          <w:tcPr>
            <w:tcW w:w="3717" w:type="dxa"/>
            <w:shd w:val="clear" w:color="auto" w:fill="auto"/>
          </w:tcPr>
          <w:p w14:paraId="6D0FD7FA" w14:textId="77777777" w:rsidR="00A05D59" w:rsidRDefault="00A05D59" w:rsidP="00BE39CF">
            <w:pPr>
              <w:pStyle w:val="Cabealho"/>
              <w:tabs>
                <w:tab w:val="clear" w:pos="8640"/>
                <w:tab w:val="right" w:pos="8931"/>
              </w:tabs>
              <w:ind w:right="141"/>
              <w:rPr>
                <w:rStyle w:val="Nmerodepgina"/>
              </w:rPr>
            </w:pPr>
            <w:r>
              <w:rPr>
                <w:rStyle w:val="Nmerodepgina"/>
              </w:rPr>
              <w:t>ANO/SEMESTRE: 2021/2</w:t>
            </w:r>
          </w:p>
        </w:tc>
      </w:tr>
    </w:tbl>
    <w:p w14:paraId="218FDE69" w14:textId="77777777" w:rsidR="00A05D59" w:rsidRDefault="00A05D59" w:rsidP="002D3F89">
      <w:pPr>
        <w:pStyle w:val="TF-TTULO"/>
      </w:pPr>
    </w:p>
    <w:p w14:paraId="1B9CB63B" w14:textId="6248E541" w:rsidR="002B0EDC" w:rsidRPr="00B00E04" w:rsidRDefault="002D3F89" w:rsidP="002D3F89">
      <w:pPr>
        <w:pStyle w:val="TF-TTULO"/>
      </w:pPr>
      <w:r>
        <w:t>APLICATIVO COLABORATIVO PARA GERENCIAMENTO DE PATOTAS</w:t>
      </w:r>
    </w:p>
    <w:p w14:paraId="3F8C6FFA" w14:textId="77777777" w:rsidR="00E3714A" w:rsidRDefault="00E3714A" w:rsidP="001E682E">
      <w:pPr>
        <w:pStyle w:val="TF-AUTOR0"/>
      </w:pPr>
      <w:r w:rsidRPr="00E3714A">
        <w:t>Lucas Vanelli dos Santos</w:t>
      </w:r>
    </w:p>
    <w:p w14:paraId="25B59BC5" w14:textId="5A8BC52E" w:rsidR="001E682E" w:rsidRDefault="00E3714A" w:rsidP="00E3714A">
      <w:pPr>
        <w:pStyle w:val="TF-AUTOR0"/>
      </w:pPr>
      <w:r w:rsidRPr="00E3714A">
        <w:t xml:space="preserve">Prof.ª Simone Erbs da Costa </w:t>
      </w:r>
      <w:r>
        <w:t>–</w:t>
      </w:r>
      <w:r w:rsidRPr="00E3714A">
        <w:t xml:space="preserve"> Orientadora</w:t>
      </w:r>
    </w:p>
    <w:p w14:paraId="4E623A7D" w14:textId="701F9EC6" w:rsidR="004E5A8C" w:rsidRDefault="00F255FC" w:rsidP="0064628C">
      <w:pPr>
        <w:pStyle w:val="Ttulo1"/>
      </w:pPr>
      <w:bookmarkStart w:id="9" w:name="_Ref83930007"/>
      <w:r w:rsidRPr="007D10F2">
        <w:t>Introdução</w:t>
      </w:r>
      <w:bookmarkEnd w:id="9"/>
      <w:r w:rsidRPr="007D10F2">
        <w:t xml:space="preserve"> 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</w:p>
    <w:p w14:paraId="49EBAFD6" w14:textId="77777777" w:rsidR="00064EFE" w:rsidRDefault="003E2D73" w:rsidP="003E2D73">
      <w:pPr>
        <w:pStyle w:val="TF-TEXTO"/>
      </w:pPr>
      <w:r>
        <w:t xml:space="preserve">Nos últimos anos a </w:t>
      </w:r>
      <w:r w:rsidR="00034794">
        <w:t xml:space="preserve">procura por </w:t>
      </w:r>
      <w:r>
        <w:t>prática</w:t>
      </w:r>
      <w:r w:rsidR="00034794">
        <w:t>s</w:t>
      </w:r>
      <w:r>
        <w:t xml:space="preserve"> esportiva</w:t>
      </w:r>
      <w:r w:rsidR="00034794">
        <w:t>s</w:t>
      </w:r>
      <w:r>
        <w:t xml:space="preserve"> vem se tornando cada vez mais comum na sociedade, </w:t>
      </w:r>
      <w:r w:rsidR="00034794">
        <w:t>dentre elas, os esportes</w:t>
      </w:r>
      <w:r>
        <w:t xml:space="preserve"> coletivos são os mais procurados </w:t>
      </w:r>
      <w:r w:rsidR="00DA4EE0">
        <w:fldChar w:fldCharType="begin" w:fldLock="1"/>
      </w:r>
      <w:r w:rsidR="008A12A4">
        <w:instrText>ADDIN CSL_CITATION {"citationItems":[{"id":"ITEM-1","itemData":{"author":[{"dropping-particle":"","family":"Júnior","given":"José Cícero Cabral de Lima","non-dropping-particle":"","parse-names":false,"suffix":""},{"dropping-particle":"","family":"Sampaio","given":"João Márcio Fialho","non-dropping-particle":"","parse-names":false,"suffix":""},{"dropping-particle":"","family":"Nascimento","given":"Paulo Rogério Barbosa","non-dropping-particle":"","parse-names":false,"suffix":""}],"id":"ITEM-1","issue":"1","issued":{"date-parts":[["2016"]]},"page":"11","title":"FUTEBOL AMADOR : LAZER E SAÚDE","type":"article-newspaper"},"uris":["http://www.mendeley.com/documents/?uuid=43db0bd1-1f6c-4d09-a642-0d4c638c052d"]}],"mendeley":{"formattedCitation":"(JÚNIOR; SAMPAIO; NASCIMENTO, 2016)","manualFormatting":"(JÚNIOR; SAMPAIO; NASCIMENTO, 2017)","plainTextFormattedCitation":"(JÚNIOR; SAMPAIO; NASCIMENTO, 2016)","previouslyFormattedCitation":"(JÚNIOR; SAMPAIO; NASCIMENTO, 2016)"},"properties":{"noteIndex":0},"schema":"https://github.com/citation-style-language/schema/raw/master/csl-citation.json"}</w:instrText>
      </w:r>
      <w:r w:rsidR="00DA4EE0">
        <w:fldChar w:fldCharType="separate"/>
      </w:r>
      <w:r w:rsidR="008A12A4" w:rsidRPr="008A12A4">
        <w:rPr>
          <w:noProof/>
        </w:rPr>
        <w:t>(</w:t>
      </w:r>
      <w:r w:rsidR="00234FBC">
        <w:rPr>
          <w:noProof/>
        </w:rPr>
        <w:t xml:space="preserve">LIMA </w:t>
      </w:r>
      <w:r w:rsidR="008A12A4" w:rsidRPr="008A12A4">
        <w:rPr>
          <w:noProof/>
        </w:rPr>
        <w:t>JÚNIOR; SAMPAIO; NASCIMENTO, 201</w:t>
      </w:r>
      <w:r w:rsidR="008A12A4">
        <w:rPr>
          <w:noProof/>
        </w:rPr>
        <w:t>7</w:t>
      </w:r>
      <w:r w:rsidR="008A12A4" w:rsidRPr="008A12A4">
        <w:rPr>
          <w:noProof/>
        </w:rPr>
        <w:t>)</w:t>
      </w:r>
      <w:r w:rsidR="00DA4EE0">
        <w:fldChar w:fldCharType="end"/>
      </w:r>
      <w:r w:rsidR="00DA4EE0">
        <w:t xml:space="preserve">. </w:t>
      </w:r>
      <w:r w:rsidR="002C489C">
        <w:t xml:space="preserve">Segundo </w:t>
      </w:r>
      <w:r w:rsidR="00234FBC">
        <w:t xml:space="preserve">Lima </w:t>
      </w:r>
      <w:r w:rsidR="002546CA">
        <w:t>Júnior</w:t>
      </w:r>
      <w:r w:rsidR="008A12A4">
        <w:t xml:space="preserve">, </w:t>
      </w:r>
      <w:r w:rsidR="002546CA">
        <w:t>Sampaio</w:t>
      </w:r>
      <w:r w:rsidR="008A12A4">
        <w:t xml:space="preserve"> e Nascimento</w:t>
      </w:r>
      <w:r w:rsidR="002C489C">
        <w:t xml:space="preserve"> (</w:t>
      </w:r>
      <w:r w:rsidR="00D07731" w:rsidRPr="00766A3C">
        <w:rPr>
          <w:color w:val="111111"/>
          <w:szCs w:val="24"/>
          <w:shd w:val="clear" w:color="auto" w:fill="FFFFFF"/>
        </w:rPr>
        <w:t>2017</w:t>
      </w:r>
      <w:r w:rsidR="002C489C">
        <w:t>)</w:t>
      </w:r>
      <w:r w:rsidR="006307CF">
        <w:t>,</w:t>
      </w:r>
      <w:r w:rsidR="002C489C">
        <w:t xml:space="preserve"> o</w:t>
      </w:r>
      <w:r>
        <w:t xml:space="preserve"> futebol é o esporte coletivo mais praticado no mundo e, no Brasil essa característica se torna ainda mais </w:t>
      </w:r>
      <w:r w:rsidR="00034794">
        <w:t>expressiva</w:t>
      </w:r>
      <w:r>
        <w:t xml:space="preserve">, </w:t>
      </w:r>
      <w:r w:rsidR="00BA0AAD">
        <w:t xml:space="preserve">tendo em </w:t>
      </w:r>
      <w:r>
        <w:t xml:space="preserve">vista que a maioria dos brasileiros já teve ou tem contato com o futebol, seja </w:t>
      </w:r>
      <w:r w:rsidR="00034794">
        <w:t xml:space="preserve">pela </w:t>
      </w:r>
      <w:r>
        <w:t>prática,</w:t>
      </w:r>
      <w:r w:rsidR="00034794">
        <w:t xml:space="preserve"> </w:t>
      </w:r>
      <w:r>
        <w:t>indiretamente na torcida</w:t>
      </w:r>
      <w:r w:rsidR="00CA33AC">
        <w:t xml:space="preserve"> e</w:t>
      </w:r>
      <w:r>
        <w:t xml:space="preserve"> pelo acompanhamento na mídia</w:t>
      </w:r>
      <w:r w:rsidR="002C489C">
        <w:t>.</w:t>
      </w:r>
      <w:r w:rsidR="006307CF">
        <w:t xml:space="preserve"> </w:t>
      </w:r>
    </w:p>
    <w:p w14:paraId="2B95B4A4" w14:textId="0FA50CE0" w:rsidR="003E2D73" w:rsidRDefault="006307CF" w:rsidP="003E2D73">
      <w:pPr>
        <w:pStyle w:val="TF-TEXTO"/>
      </w:pPr>
      <w:r>
        <w:t xml:space="preserve">Lima </w:t>
      </w:r>
      <w:r w:rsidR="002546CA">
        <w:t>Júnior e Sampaio</w:t>
      </w:r>
      <w:r w:rsidR="008A12A4">
        <w:t xml:space="preserve"> e Nascimento</w:t>
      </w:r>
      <w:r w:rsidR="002546CA">
        <w:t xml:space="preserve"> </w:t>
      </w:r>
      <w:r w:rsidR="00034794">
        <w:t>(201</w:t>
      </w:r>
      <w:r w:rsidR="008A12A4">
        <w:t>7</w:t>
      </w:r>
      <w:r w:rsidR="00034794">
        <w:t>) destaca</w:t>
      </w:r>
      <w:r w:rsidR="00442AE3">
        <w:t>m</w:t>
      </w:r>
      <w:r w:rsidR="003E2D73">
        <w:t xml:space="preserve"> que o futebol pode ser desenvolvido de duas formas, seja profissionalmente ou de maneira amadora, </w:t>
      </w:r>
      <w:r w:rsidR="00A46B77">
        <w:t>essas possibilidades</w:t>
      </w:r>
      <w:r w:rsidR="003E2D73">
        <w:t xml:space="preserve"> talvez seja</w:t>
      </w:r>
      <w:r w:rsidR="00A46B77">
        <w:t>m</w:t>
      </w:r>
      <w:r w:rsidR="003E2D73">
        <w:t xml:space="preserve"> o diferencial para </w:t>
      </w:r>
      <w:r w:rsidR="00034794">
        <w:t>compreender</w:t>
      </w:r>
      <w:r w:rsidR="003E2D73">
        <w:t xml:space="preserve"> </w:t>
      </w:r>
      <w:r w:rsidR="000A596A">
        <w:t>o</w:t>
      </w:r>
      <w:r w:rsidR="009F36DA">
        <w:t xml:space="preserve"> </w:t>
      </w:r>
      <w:r w:rsidR="000A596A">
        <w:t>grande número</w:t>
      </w:r>
      <w:r w:rsidR="009F36DA">
        <w:t xml:space="preserve"> d</w:t>
      </w:r>
      <w:r w:rsidR="003E2D73">
        <w:t xml:space="preserve">e </w:t>
      </w:r>
      <w:r w:rsidR="002E0423">
        <w:t xml:space="preserve">pessoa que praticam </w:t>
      </w:r>
      <w:r w:rsidR="003E2D73">
        <w:t xml:space="preserve">diariamente. Dessa maneira, a prática do futebol pode ocorrer em diferentes ambientes, tais como: clubes, praças, centros comunitários, nos bairros, em estádios de futebol ou nas escolas e, com </w:t>
      </w:r>
      <w:r w:rsidR="001B3861">
        <w:t>diversas</w:t>
      </w:r>
      <w:r w:rsidR="003E2D73">
        <w:t xml:space="preserve"> finalidades que podem direcionar-se para o rendimento,</w:t>
      </w:r>
      <w:r w:rsidR="009F36DA">
        <w:t xml:space="preserve"> saúde,</w:t>
      </w:r>
      <w:r w:rsidR="003E2D73">
        <w:t xml:space="preserve"> comércio, trabalho, cultura e lazer</w:t>
      </w:r>
      <w:r w:rsidR="00034794">
        <w:t xml:space="preserve"> </w:t>
      </w:r>
      <w:r w:rsidR="00DA4EE0">
        <w:fldChar w:fldCharType="begin" w:fldLock="1"/>
      </w:r>
      <w:r w:rsidR="008A12A4">
        <w:instrText>ADDIN CSL_CITATION {"citationItems":[{"id":"ITEM-1","itemData":{"author":[{"dropping-particle":"","family":"Júnior","given":"José Cícero Cabral de Lima","non-dropping-particle":"","parse-names":false,"suffix":""},{"dropping-particle":"","family":"Sampaio","given":"João Márcio Fialho","non-dropping-particle":"","parse-names":false,"suffix":""},{"dropping-particle":"","family":"Nascimento","given":"Paulo Rogério Barbosa","non-dropping-particle":"","parse-names":false,"suffix":""}],"id":"ITEM-1","issue":"1","issued":{"date-parts":[["2016"]]},"page":"11","title":"FUTEBOL AMADOR : LAZER E SAÚDE","type":"article-newspaper"},"uris":["http://www.mendeley.com/documents/?uuid=43db0bd1-1f6c-4d09-a642-0d4c638c052d"]}],"mendeley":{"formattedCitation":"(JÚNIOR; SAMPAIO; NASCIMENTO, 2016)","manualFormatting":"(JÚNIOR; SAMPAIO; NASCIMENTO, 2017)","plainTextFormattedCitation":"(JÚNIOR; SAMPAIO; NASCIMENTO, 2016)","previouslyFormattedCitation":"(JÚNIOR; SAMPAIO; NASCIMENTO, 2016)"},"properties":{"noteIndex":0},"schema":"https://github.com/citation-style-language/schema/raw/master/csl-citation.json"}</w:instrText>
      </w:r>
      <w:r w:rsidR="00DA4EE0">
        <w:fldChar w:fldCharType="separate"/>
      </w:r>
      <w:r w:rsidR="00DA4EE0" w:rsidRPr="00DA4EE0">
        <w:rPr>
          <w:noProof/>
        </w:rPr>
        <w:t>(</w:t>
      </w:r>
      <w:r w:rsidR="00234FBC">
        <w:rPr>
          <w:noProof/>
        </w:rPr>
        <w:t xml:space="preserve">LIMA </w:t>
      </w:r>
      <w:r w:rsidR="00DA4EE0" w:rsidRPr="00DA4EE0">
        <w:rPr>
          <w:noProof/>
        </w:rPr>
        <w:t>JÚNIOR; SAMPAIO; NASCIMENTO, 201</w:t>
      </w:r>
      <w:r w:rsidR="008A12A4">
        <w:rPr>
          <w:noProof/>
        </w:rPr>
        <w:t>7</w:t>
      </w:r>
      <w:r w:rsidR="00DA4EE0" w:rsidRPr="00DA4EE0">
        <w:rPr>
          <w:noProof/>
        </w:rPr>
        <w:t>)</w:t>
      </w:r>
      <w:r w:rsidR="00DA4EE0">
        <w:fldChar w:fldCharType="end"/>
      </w:r>
      <w:r w:rsidR="00DA4EE0">
        <w:t>.</w:t>
      </w:r>
    </w:p>
    <w:p w14:paraId="12B0EC2A" w14:textId="0CD80609" w:rsidR="005C5BF8" w:rsidRDefault="00442AE3" w:rsidP="000A5523">
      <w:pPr>
        <w:pStyle w:val="TF-TEXTO"/>
      </w:pPr>
      <w:r>
        <w:t xml:space="preserve">Contudo, para realizar a prática do futebol amador é necessário que se encontre pessoas que também estejam interessadas </w:t>
      </w:r>
      <w:r w:rsidR="005C5BF8">
        <w:t xml:space="preserve">e tenham disponibilidade </w:t>
      </w:r>
      <w:r>
        <w:t xml:space="preserve">(JESUS, 2016), </w:t>
      </w:r>
      <w:r w:rsidR="005C5BF8">
        <w:t>envolvendo</w:t>
      </w:r>
      <w:r>
        <w:t xml:space="preserve"> um número </w:t>
      </w:r>
      <w:r w:rsidR="005C5BF8">
        <w:t xml:space="preserve">mínimo </w:t>
      </w:r>
      <w:r>
        <w:t xml:space="preserve">de pessoas </w:t>
      </w:r>
      <w:r w:rsidR="005C5BF8">
        <w:t>p</w:t>
      </w:r>
      <w:r>
        <w:t xml:space="preserve">ara que o grupo seja formado (PESSOA, 2017). </w:t>
      </w:r>
      <w:r w:rsidR="005C5BF8" w:rsidRPr="005C5BF8">
        <w:t>Schetino</w:t>
      </w:r>
      <w:r w:rsidR="005C5BF8">
        <w:t xml:space="preserve"> (2014) complementa que indisponibilidade de horários, falta de pessoas e gerenciamento do grupo são alguns dos problemas encontrados para que esse tipo de evento não aconteça. </w:t>
      </w:r>
    </w:p>
    <w:p w14:paraId="06990290" w14:textId="77777777" w:rsidR="00064EFE" w:rsidRDefault="005C5BF8" w:rsidP="007D643C">
      <w:pPr>
        <w:pStyle w:val="TF-TEXTO"/>
      </w:pPr>
      <w:r>
        <w:t xml:space="preserve">Nesse sentido, </w:t>
      </w:r>
      <w:r w:rsidR="00FB4796">
        <w:t xml:space="preserve">o avanço tecnológico, a difusão da internet e dos dispositivos móveis, que estão cada vez mais presentes no cotidiano das pessoas, </w:t>
      </w:r>
      <w:r>
        <w:t>podem ser utilizados para formação d</w:t>
      </w:r>
      <w:r w:rsidR="00635650">
        <w:t xml:space="preserve">os grupos de patota </w:t>
      </w:r>
      <w:r>
        <w:t xml:space="preserve">e </w:t>
      </w:r>
      <w:r w:rsidR="00FB4796">
        <w:t>são ambientes apropriados para o desenvolvimento de Sistemas Colaborativos (SC) (ZUCCHI, 2018).</w:t>
      </w:r>
      <w:r w:rsidR="000A5523">
        <w:t xml:space="preserve"> </w:t>
      </w:r>
      <w:r w:rsidR="00361036">
        <w:t>Esses ambientes propiciam</w:t>
      </w:r>
      <w:r w:rsidR="00361036" w:rsidRPr="00361036">
        <w:t xml:space="preserve"> </w:t>
      </w:r>
      <w:r w:rsidR="00361036">
        <w:t xml:space="preserve">aos integrantes do grupo interagirem, se comunicarem e cooperarem entre si. </w:t>
      </w:r>
    </w:p>
    <w:p w14:paraId="5E4216A2" w14:textId="2866B0CA" w:rsidR="003D398C" w:rsidRDefault="004E5A8C" w:rsidP="007D643C">
      <w:pPr>
        <w:pStyle w:val="TF-TEXTO"/>
      </w:pPr>
      <w:r>
        <w:lastRenderedPageBreak/>
        <w:t>Diante do exposto, este trabalho propõe o desenvolvimento de um</w:t>
      </w:r>
      <w:r w:rsidR="000915FB">
        <w:t xml:space="preserve"> aplicativo</w:t>
      </w:r>
      <w:r w:rsidR="002E0423">
        <w:t xml:space="preserve"> colaborativo</w:t>
      </w:r>
      <w:r w:rsidR="000915FB">
        <w:t xml:space="preserve"> </w:t>
      </w:r>
      <w:r>
        <w:t>que possibilit</w:t>
      </w:r>
      <w:r w:rsidR="000915FB">
        <w:t>a jogadores de futebol</w:t>
      </w:r>
      <w:r w:rsidR="0028550B">
        <w:t xml:space="preserve"> criar</w:t>
      </w:r>
      <w:r w:rsidR="00635650">
        <w:t>em</w:t>
      </w:r>
      <w:r w:rsidR="000915FB">
        <w:t xml:space="preserve"> grupos </w:t>
      </w:r>
      <w:r w:rsidR="004B0E47">
        <w:t>para realização de partidas de futebol</w:t>
      </w:r>
      <w:r>
        <w:t>.</w:t>
      </w:r>
      <w:r w:rsidR="00982EF3">
        <w:t xml:space="preserve"> Conjectura-se assim promover u</w:t>
      </w:r>
      <w:r w:rsidR="00982EF3" w:rsidRPr="00982EF3">
        <w:t>ma maior interação entre os participantes da patota</w:t>
      </w:r>
      <w:r w:rsidR="00982EF3">
        <w:t>, assim como o seu gerenciamento.</w:t>
      </w:r>
    </w:p>
    <w:p w14:paraId="286B3BEA" w14:textId="4172487F" w:rsidR="00F255FC" w:rsidRPr="007D10F2" w:rsidRDefault="00F255FC" w:rsidP="007D10F2">
      <w:pPr>
        <w:pStyle w:val="Ttulo2"/>
      </w:pPr>
      <w:bookmarkStart w:id="10" w:name="_Toc419598576"/>
      <w:bookmarkStart w:id="11" w:name="_Toc420721317"/>
      <w:bookmarkStart w:id="12" w:name="_Toc420721467"/>
      <w:bookmarkStart w:id="13" w:name="_Toc420721562"/>
      <w:bookmarkStart w:id="14" w:name="_Toc420721768"/>
      <w:bookmarkStart w:id="15" w:name="_Toc420723209"/>
      <w:bookmarkStart w:id="16" w:name="_Toc482682370"/>
      <w:bookmarkStart w:id="17" w:name="_Toc54164904"/>
      <w:bookmarkStart w:id="18" w:name="_Toc54165664"/>
      <w:bookmarkStart w:id="19" w:name="_Toc54169316"/>
      <w:bookmarkStart w:id="20" w:name="_Toc96347426"/>
      <w:bookmarkStart w:id="21" w:name="_Toc96357710"/>
      <w:bookmarkStart w:id="22" w:name="_Toc96491850"/>
      <w:bookmarkStart w:id="23" w:name="_Toc411603090"/>
      <w:r w:rsidRPr="007D10F2">
        <w:t>OBJETIVOS</w:t>
      </w:r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</w:p>
    <w:p w14:paraId="18C9AE1D" w14:textId="6B12E076" w:rsidR="00C35E57" w:rsidRDefault="00C35E57" w:rsidP="00C35E57">
      <w:pPr>
        <w:pStyle w:val="TF-TEXTO"/>
      </w:pPr>
      <w:r>
        <w:t xml:space="preserve"> </w:t>
      </w:r>
      <w:r w:rsidR="007679B5">
        <w:t>O objetivo geral do trabalho proposto é disponibilizar um</w:t>
      </w:r>
      <w:r w:rsidR="00C26A71">
        <w:t xml:space="preserve"> aplicativo colaborativo </w:t>
      </w:r>
      <w:r w:rsidR="007679B5">
        <w:t>para gerenci</w:t>
      </w:r>
      <w:r w:rsidR="00C33434">
        <w:t xml:space="preserve">ar </w:t>
      </w:r>
      <w:r w:rsidR="00493F14">
        <w:t xml:space="preserve">grupos </w:t>
      </w:r>
      <w:r w:rsidR="007679B5">
        <w:t>de patota</w:t>
      </w:r>
      <w:r w:rsidR="00C26A71" w:rsidRPr="00C26A71">
        <w:t>, visando aproximar e interagir os integrantes deste grupo.</w:t>
      </w:r>
      <w:r w:rsidR="00982EF3">
        <w:t xml:space="preserve"> Sendo o</w:t>
      </w:r>
      <w:r>
        <w:t>s objetivos específicos:</w:t>
      </w:r>
    </w:p>
    <w:p w14:paraId="2A3D0C11" w14:textId="381AE5CB" w:rsidR="00C35E57" w:rsidRDefault="000915FB" w:rsidP="00C26A71">
      <w:pPr>
        <w:pStyle w:val="TF-ALNEA"/>
      </w:pPr>
      <w:r w:rsidRPr="00C900CC">
        <w:t xml:space="preserve">disponibilizar </w:t>
      </w:r>
      <w:r>
        <w:t>um</w:t>
      </w:r>
      <w:r w:rsidR="00C26A71">
        <w:t>a</w:t>
      </w:r>
      <w:r>
        <w:t xml:space="preserve"> </w:t>
      </w:r>
      <w:r w:rsidR="00C26A71">
        <w:t>solução</w:t>
      </w:r>
      <w:r w:rsidRPr="00C900CC">
        <w:t xml:space="preserve"> </w:t>
      </w:r>
      <w:r>
        <w:t>colaborativ</w:t>
      </w:r>
      <w:r w:rsidR="00C26A71">
        <w:t>a</w:t>
      </w:r>
      <w:r w:rsidR="00982EF3">
        <w:t xml:space="preserve"> que auxilie </w:t>
      </w:r>
      <w:r w:rsidR="006229D2">
        <w:t>as pessoas</w:t>
      </w:r>
      <w:r w:rsidR="00D43CC3">
        <w:t xml:space="preserve"> na organização dos grupos</w:t>
      </w:r>
      <w:r w:rsidR="00982EF3">
        <w:t>, promovendo uma maior interação entre os participantes da patota</w:t>
      </w:r>
      <w:r w:rsidR="00C26A71" w:rsidRPr="00C26A71">
        <w:t xml:space="preserve">, fundamentada no Modelo 3C de Colaboração (M3C), </w:t>
      </w:r>
      <w:r w:rsidR="00982EF3">
        <w:t>por meio da</w:t>
      </w:r>
      <w:r w:rsidR="00C26A71" w:rsidRPr="00C26A71">
        <w:t xml:space="preserve"> Comunicação, Coordenação e Cooperação das atividades realizadas</w:t>
      </w:r>
      <w:r w:rsidR="00D43CC3">
        <w:t>;</w:t>
      </w:r>
      <w:r w:rsidR="009F3141">
        <w:t xml:space="preserve"> </w:t>
      </w:r>
    </w:p>
    <w:p w14:paraId="0304BD60" w14:textId="7AEE6845" w:rsidR="00C35E57" w:rsidRDefault="00C26A71" w:rsidP="007679B5">
      <w:pPr>
        <w:pStyle w:val="TF-ALNEA"/>
      </w:pPr>
      <w:r w:rsidRPr="00C26A71">
        <w:t>analisar e avaliar a usabilidade, a comunicabilidade e a experiência das interfaces desenvolvidas e de suas funcionalidades</w:t>
      </w:r>
      <w:r>
        <w:t xml:space="preserve">, </w:t>
      </w:r>
      <w:r w:rsidR="00D43CC3" w:rsidRPr="007B34A1">
        <w:t>pelo</w:t>
      </w:r>
      <w:r w:rsidR="00D43CC3">
        <w:t xml:space="preserve"> m</w:t>
      </w:r>
      <w:r w:rsidR="00D43CC3" w:rsidRPr="00A9319C">
        <w:t>étodo Relationship of M3C with User Requirements and Usability and Communicability Assessment in groupware (RURUCAg)</w:t>
      </w:r>
      <w:r w:rsidR="00D43CC3">
        <w:t xml:space="preserve">, </w:t>
      </w:r>
      <w:r w:rsidRPr="00C26A71">
        <w:t>de acordo com padrões de usabilidade como as heurísticas de Nielsen, do M3C, das expressões de comunicabilidade e de suas funcionalidades</w:t>
      </w:r>
      <w:r>
        <w:t>.</w:t>
      </w:r>
    </w:p>
    <w:p w14:paraId="57BC30CB" w14:textId="77777777" w:rsidR="00A44581" w:rsidRDefault="00A44581" w:rsidP="00FC4A9F">
      <w:pPr>
        <w:pStyle w:val="Ttulo1"/>
      </w:pPr>
      <w:bookmarkStart w:id="24" w:name="_Ref81770001"/>
      <w:bookmarkStart w:id="25" w:name="_Toc419598587"/>
      <w:r>
        <w:t xml:space="preserve">trabalhos </w:t>
      </w:r>
      <w:r w:rsidRPr="00FC4A9F">
        <w:t>correlatos</w:t>
      </w:r>
      <w:bookmarkEnd w:id="24"/>
    </w:p>
    <w:p w14:paraId="33F2876A" w14:textId="7B19CF1A" w:rsidR="00E3714A" w:rsidRDefault="00E3714A" w:rsidP="00E3714A">
      <w:pPr>
        <w:pStyle w:val="TF-TEXTO"/>
      </w:pPr>
      <w:r>
        <w:t>Nesta seção são descritos três trabalhos correlatos que apresentam características semelhantes ao trabalho desenvolvido. A subseção</w:t>
      </w:r>
      <w:r w:rsidR="00CA2952">
        <w:t xml:space="preserve"> </w:t>
      </w:r>
      <w:r w:rsidR="00CA2952">
        <w:fldChar w:fldCharType="begin"/>
      </w:r>
      <w:r w:rsidR="00CA2952">
        <w:instrText xml:space="preserve"> REF _Ref81510335 \r \h </w:instrText>
      </w:r>
      <w:r w:rsidR="00CA2952">
        <w:fldChar w:fldCharType="separate"/>
      </w:r>
      <w:r w:rsidR="0009191B">
        <w:t>2.1</w:t>
      </w:r>
      <w:r w:rsidR="00CA2952">
        <w:fldChar w:fldCharType="end"/>
      </w:r>
      <w:r>
        <w:t xml:space="preserve"> descreve o aplicativo</w:t>
      </w:r>
      <w:r w:rsidR="00161BB6">
        <w:t xml:space="preserve"> Kick off</w:t>
      </w:r>
      <w:r>
        <w:t xml:space="preserve"> que ajuda atletas e donos de quadras de futebol a organizar e gerenciar os horários de jogos, tarefas, agendas e socialização entre amigos </w:t>
      </w:r>
      <w:bookmarkStart w:id="26" w:name="_Hlk80200606"/>
      <w:r>
        <w:t>(MACHADO, 2017)</w:t>
      </w:r>
      <w:bookmarkEnd w:id="26"/>
      <w:r>
        <w:t xml:space="preserve">. A subseção </w:t>
      </w:r>
      <w:r w:rsidR="00CA2952">
        <w:fldChar w:fldCharType="begin"/>
      </w:r>
      <w:r w:rsidR="00CA2952">
        <w:instrText xml:space="preserve"> REF _Ref81163673 \r \h </w:instrText>
      </w:r>
      <w:r w:rsidR="00CA2952">
        <w:fldChar w:fldCharType="separate"/>
      </w:r>
      <w:r w:rsidR="0009191B">
        <w:t>2.2</w:t>
      </w:r>
      <w:r w:rsidR="00CA2952">
        <w:fldChar w:fldCharType="end"/>
      </w:r>
      <w:r>
        <w:t xml:space="preserve"> apresenta</w:t>
      </w:r>
      <w:r w:rsidR="00161BB6">
        <w:t xml:space="preserve"> </w:t>
      </w:r>
      <w:r>
        <w:t>o aplicativo Chega+ como uma ferramenta que facilita o agendamento e a organização de grupos de futebol</w:t>
      </w:r>
      <w:r w:rsidR="006D0DB4">
        <w:t xml:space="preserve"> </w:t>
      </w:r>
      <w:r>
        <w:t>(</w:t>
      </w:r>
      <w:r w:rsidR="00161BB6">
        <w:t>FERNANDES</w:t>
      </w:r>
      <w:r>
        <w:t>, 201</w:t>
      </w:r>
      <w:r w:rsidR="00161BB6">
        <w:t>8</w:t>
      </w:r>
      <w:r>
        <w:t xml:space="preserve">). Por fim, a subseção </w:t>
      </w:r>
      <w:r w:rsidR="00CA2952">
        <w:fldChar w:fldCharType="begin"/>
      </w:r>
      <w:r w:rsidR="00CA2952">
        <w:instrText xml:space="preserve"> REF _Ref81510354 \r \h </w:instrText>
      </w:r>
      <w:r w:rsidR="00CA2952">
        <w:fldChar w:fldCharType="separate"/>
      </w:r>
      <w:r w:rsidR="0009191B">
        <w:t>2.3</w:t>
      </w:r>
      <w:r w:rsidR="00CA2952">
        <w:fldChar w:fldCharType="end"/>
      </w:r>
      <w:r>
        <w:t xml:space="preserve"> traz </w:t>
      </w:r>
      <w:r w:rsidR="00161BB6">
        <w:t xml:space="preserve">o </w:t>
      </w:r>
      <w:r>
        <w:t>aplicativo</w:t>
      </w:r>
      <w:r w:rsidR="00161BB6">
        <w:t xml:space="preserve"> kevin</w:t>
      </w:r>
      <w:r>
        <w:t xml:space="preserve"> que permite formar grupos de quaisquer práticas esportivas, facilitando buscas de práticas esportivas não tão populares</w:t>
      </w:r>
      <w:r w:rsidR="00161BB6">
        <w:t xml:space="preserve"> e a</w:t>
      </w:r>
      <w:r>
        <w:t xml:space="preserve"> conexão e interação entre os esportistas (</w:t>
      </w:r>
      <w:r w:rsidR="00161BB6">
        <w:t>ZUCCHI</w:t>
      </w:r>
      <w:r>
        <w:t>, 201</w:t>
      </w:r>
      <w:r w:rsidR="00161BB6">
        <w:t>8</w:t>
      </w:r>
      <w:r>
        <w:t>).</w:t>
      </w:r>
    </w:p>
    <w:p w14:paraId="7C49B8C8" w14:textId="407CBB3F" w:rsidR="00A44581" w:rsidRDefault="00E3714A" w:rsidP="00A44581">
      <w:pPr>
        <w:pStyle w:val="Ttulo2"/>
        <w:spacing w:after="120" w:line="240" w:lineRule="auto"/>
      </w:pPr>
      <w:bookmarkStart w:id="27" w:name="_Ref81510335"/>
      <w:r w:rsidRPr="00E3714A">
        <w:t>KICK OFF: APLICATIVO PARA ATLETAS E DONOS DE QUADRAS DE FUTEBOL</w:t>
      </w:r>
      <w:bookmarkEnd w:id="27"/>
      <w:r w:rsidR="00A44581">
        <w:t xml:space="preserve"> </w:t>
      </w:r>
    </w:p>
    <w:p w14:paraId="3342BDD4" w14:textId="28CEF147" w:rsidR="00A44581" w:rsidRDefault="00E3714A" w:rsidP="00A44581">
      <w:pPr>
        <w:pStyle w:val="TF-TEXTO"/>
      </w:pPr>
      <w:r w:rsidRPr="00E3714A">
        <w:t>O Kick off tem o objetivo de auxiliar atletas amadores de futebol e donos de quadra a organizar seus jogos e suas tarefas, promovendo assim a socialização entre amigos. Segundo Machado (2017)</w:t>
      </w:r>
      <w:r w:rsidR="006D0DB4">
        <w:t>,</w:t>
      </w:r>
      <w:r w:rsidRPr="00E3714A">
        <w:t xml:space="preserve"> </w:t>
      </w:r>
      <w:r w:rsidR="00244318">
        <w:t>alguma</w:t>
      </w:r>
      <w:r w:rsidR="006D0DB4">
        <w:t>s</w:t>
      </w:r>
      <w:r w:rsidR="00244318">
        <w:t xml:space="preserve"> das</w:t>
      </w:r>
      <w:r w:rsidRPr="00E3714A">
        <w:t xml:space="preserve"> principais características</w:t>
      </w:r>
      <w:r w:rsidR="00244318">
        <w:t xml:space="preserve"> </w:t>
      </w:r>
      <w:r w:rsidRPr="00E3714A">
        <w:t>são:</w:t>
      </w:r>
      <w:r w:rsidR="007E453B">
        <w:t xml:space="preserve"> </w:t>
      </w:r>
      <w:r w:rsidR="006D0DB4">
        <w:t xml:space="preserve">ser um </w:t>
      </w:r>
      <w:r w:rsidRPr="00E3714A">
        <w:t xml:space="preserve">aplicativo móvel </w:t>
      </w:r>
      <w:r w:rsidR="006D0DB4">
        <w:lastRenderedPageBreak/>
        <w:t>desenvolvido</w:t>
      </w:r>
      <w:r w:rsidR="006D0DB4" w:rsidRPr="00E3714A">
        <w:t xml:space="preserve"> </w:t>
      </w:r>
      <w:r w:rsidRPr="00E3714A">
        <w:t xml:space="preserve">para as plataformas Android e IOS, gerenciar o pagamento e horários, permitir </w:t>
      </w:r>
      <w:r w:rsidRPr="00F77053">
        <w:rPr>
          <w:i/>
          <w:iCs/>
        </w:rPr>
        <w:t>login</w:t>
      </w:r>
      <w:r w:rsidRPr="00E3714A">
        <w:t xml:space="preserve"> com redes sociais, </w:t>
      </w:r>
      <w:r w:rsidR="007E453B">
        <w:t>exibir</w:t>
      </w:r>
      <w:r w:rsidRPr="00E3714A">
        <w:t xml:space="preserve"> notificações</w:t>
      </w:r>
      <w:r w:rsidR="007E453B">
        <w:t xml:space="preserve"> avisando o horário dos jogos</w:t>
      </w:r>
      <w:r w:rsidRPr="00E3714A">
        <w:t xml:space="preserve"> e permitir o envio de convites via WhatsApp.</w:t>
      </w:r>
    </w:p>
    <w:p w14:paraId="09A3F430" w14:textId="6A381447" w:rsidR="00E3714A" w:rsidRDefault="00E3714A" w:rsidP="00A44581">
      <w:pPr>
        <w:pStyle w:val="TF-TEXTO"/>
      </w:pPr>
      <w:r w:rsidRPr="00E3714A">
        <w:t xml:space="preserve">Machado (2017) explica que </w:t>
      </w:r>
      <w:r w:rsidR="00F77053">
        <w:t>o aplicativo</w:t>
      </w:r>
      <w:r w:rsidRPr="00E3714A">
        <w:t xml:space="preserve"> foi desenvolvid</w:t>
      </w:r>
      <w:r w:rsidR="00F77053">
        <w:t>o</w:t>
      </w:r>
      <w:r w:rsidRPr="00E3714A">
        <w:t xml:space="preserve"> de forma híbrida contendo dois elementos: um componente web, baseado em HyperText Markup Language (HTML), e um container nativo, que permite acessar os recursos intrínsecos da plataforma e dispositivos. No projeto também foram utilizadas as tecnologias do </w:t>
      </w:r>
      <w:r w:rsidRPr="006B230F">
        <w:rPr>
          <w:i/>
          <w:iCs/>
        </w:rPr>
        <w:t>framework</w:t>
      </w:r>
      <w:r w:rsidRPr="00E3714A">
        <w:t xml:space="preserve"> mobile Ionic e de Application Programming Interface (APIs) da plataforma de desenvolvimento móvel Apache Cordova</w:t>
      </w:r>
      <w:r w:rsidR="00F77053">
        <w:t>. E</w:t>
      </w:r>
      <w:r w:rsidRPr="00E3714A">
        <w:t>ssas tecnologias juntas possibilita</w:t>
      </w:r>
      <w:r w:rsidR="006B230F">
        <w:t>ra</w:t>
      </w:r>
      <w:r w:rsidRPr="00E3714A">
        <w:t>m o desenvolvimento para</w:t>
      </w:r>
      <w:r w:rsidR="006B230F">
        <w:t xml:space="preserve"> </w:t>
      </w:r>
      <w:r w:rsidRPr="00E3714A">
        <w:t xml:space="preserve">as plataformas </w:t>
      </w:r>
      <w:r w:rsidR="006B230F">
        <w:t xml:space="preserve">Android e IOS </w:t>
      </w:r>
      <w:r w:rsidRPr="00E3714A">
        <w:t>(MACHADO, 2017).</w:t>
      </w:r>
    </w:p>
    <w:p w14:paraId="5B3BAD7B" w14:textId="68FF2383" w:rsidR="00E3714A" w:rsidRDefault="00E3714A" w:rsidP="00A44581">
      <w:pPr>
        <w:pStyle w:val="TF-TEXTO"/>
      </w:pPr>
      <w:r w:rsidRPr="00E3714A">
        <w:t>Para integração entre as plataformas Android e IOS, Machado (2017) desenvolveu a aplicação integrada com um servidor do gateway de pagamento PayPal</w:t>
      </w:r>
      <w:r w:rsidR="00A7443B">
        <w:t>. A</w:t>
      </w:r>
      <w:r w:rsidRPr="00E3714A">
        <w:t xml:space="preserve"> ferramenta comunica-se via protocolo HyperText Transfer Protocol (HTTP) e por meio do design Representational State Transfer (REST). O uso dessa ferramenta foi muito importante para a homogeneidade da integração entre as plataformas</w:t>
      </w:r>
      <w:r w:rsidR="00355A62">
        <w:t xml:space="preserve"> </w:t>
      </w:r>
      <w:r w:rsidR="00355A62" w:rsidRPr="00E3714A">
        <w:t>(MACHADO, 2017).</w:t>
      </w:r>
      <w:r w:rsidRPr="00E3714A">
        <w:t xml:space="preserve"> Machado (2017) também utilizou o recurso deeplink pensando em facilitar o acesso via aplicativos terceiros, que possibilitou o envio de convites para jogos entre os usuários jogadores. O aplicativo utiliza Push Notification, que permite o envio de notificações em tempo real para ambas as plataformas a partir de uma interface única. Machado (2017) afirma que as notificações são importantes para que o usuário se mantenha sempre atento as reservas e demais funções no aplicativo.</w:t>
      </w:r>
    </w:p>
    <w:p w14:paraId="41C8FA32" w14:textId="63A20BA2" w:rsidR="006D0DB4" w:rsidRDefault="00E3714A" w:rsidP="006D0DB4">
      <w:pPr>
        <w:pStyle w:val="TF-TEXTO"/>
      </w:pPr>
      <w:r w:rsidRPr="00E3714A">
        <w:t xml:space="preserve">Machado (2017) utilizou um serviço de APIs que </w:t>
      </w:r>
      <w:r w:rsidR="007424F6">
        <w:t>permite a</w:t>
      </w:r>
      <w:r w:rsidRPr="00E3714A">
        <w:t xml:space="preserve"> comunicação com serviços do Google Places e Firebase</w:t>
      </w:r>
      <w:r w:rsidR="007424F6">
        <w:t>. Esses serviços</w:t>
      </w:r>
      <w:r w:rsidRPr="00E3714A">
        <w:t xml:space="preserve"> </w:t>
      </w:r>
      <w:r w:rsidR="007424F6">
        <w:t xml:space="preserve">compartilham </w:t>
      </w:r>
      <w:r w:rsidRPr="00E3714A">
        <w:t>suas rotinas, ferramentas, padrões e protocolos, possibilitando o acesso fácil a dados pessoais</w:t>
      </w:r>
      <w:r w:rsidR="007424F6">
        <w:t xml:space="preserve"> do usuário. </w:t>
      </w:r>
      <w:r w:rsidRPr="00E3714A">
        <w:t>Segundo Machado (2017), o aplicativo foi desenvolvido desde o início com o intu</w:t>
      </w:r>
      <w:r w:rsidR="00F77053">
        <w:t>it</w:t>
      </w:r>
      <w:r w:rsidRPr="00E3714A">
        <w:t xml:space="preserve">o de possibilitar </w:t>
      </w:r>
      <w:r w:rsidR="00F77053">
        <w:t xml:space="preserve">que </w:t>
      </w:r>
      <w:r w:rsidRPr="00E3714A">
        <w:t xml:space="preserve">o usuário </w:t>
      </w:r>
      <w:r w:rsidR="00F77053">
        <w:t>tenha</w:t>
      </w:r>
      <w:r w:rsidRPr="00E3714A">
        <w:t xml:space="preserve"> uma experiencia simples, fácil e rápida, oferecendo uma interface direta e clara,</w:t>
      </w:r>
      <w:r w:rsidR="00F77053">
        <w:t xml:space="preserve"> além de se</w:t>
      </w:r>
      <w:r w:rsidRPr="00E3714A">
        <w:t xml:space="preserve"> adaptar a dois tipos de usuário</w:t>
      </w:r>
      <w:r w:rsidR="00F77053">
        <w:t xml:space="preserve">: </w:t>
      </w:r>
      <w:r w:rsidRPr="00E3714A">
        <w:t>jogador e dono de quadra. Machado (2017) desenvolveu o protótipo de alta fidelidade (</w:t>
      </w:r>
      <w:r w:rsidR="00F77053">
        <w:fldChar w:fldCharType="begin"/>
      </w:r>
      <w:r w:rsidR="00F77053">
        <w:instrText xml:space="preserve"> REF _Ref81510414 \h </w:instrText>
      </w:r>
      <w:r w:rsidR="00F77053">
        <w:fldChar w:fldCharType="separate"/>
      </w:r>
      <w:r w:rsidR="0009191B" w:rsidRPr="00D93BD6">
        <w:t xml:space="preserve">Figura </w:t>
      </w:r>
      <w:r w:rsidR="0009191B">
        <w:rPr>
          <w:noProof/>
        </w:rPr>
        <w:t>1</w:t>
      </w:r>
      <w:r w:rsidR="00F77053">
        <w:fldChar w:fldCharType="end"/>
      </w:r>
      <w:r w:rsidRPr="00E3714A">
        <w:t>) que permite uma validação mais próxima do resultado,</w:t>
      </w:r>
      <w:r w:rsidR="00413F32">
        <w:t xml:space="preserve"> assim como</w:t>
      </w:r>
      <w:r w:rsidRPr="00E3714A">
        <w:t xml:space="preserve"> foram utilizadas as ferramentas </w:t>
      </w:r>
      <w:r w:rsidR="00413F32">
        <w:t xml:space="preserve">de </w:t>
      </w:r>
      <w:r w:rsidRPr="00E3714A">
        <w:t>softwares Sketch e inVision na criação do protótipo</w:t>
      </w:r>
      <w:r w:rsidR="006D0DB4">
        <w:t xml:space="preserve"> (MACHADO, 2017)</w:t>
      </w:r>
      <w:r w:rsidR="006D0DB4" w:rsidRPr="00E3714A">
        <w:t>.</w:t>
      </w:r>
    </w:p>
    <w:p w14:paraId="41502CB6" w14:textId="5947EF07" w:rsidR="00E3714A" w:rsidRDefault="00E3714A" w:rsidP="00E3714A">
      <w:pPr>
        <w:pStyle w:val="TF-TEXTO"/>
      </w:pPr>
      <w:r w:rsidRPr="00E3714A">
        <w:t xml:space="preserve">O protótipo criado por Machado (2017) conta com cinco telas. A Figura 1 (a) mostra a tela inicial do aplicativo contendo </w:t>
      </w:r>
      <w:r w:rsidR="002045BF">
        <w:t xml:space="preserve">o </w:t>
      </w:r>
      <w:r w:rsidRPr="00E3714A">
        <w:t xml:space="preserve">botão </w:t>
      </w:r>
      <w:r w:rsidR="002045BF" w:rsidRPr="002045BF">
        <w:rPr>
          <w:rFonts w:ascii="Courier New" w:hAnsi="Courier New" w:cs="Courier New"/>
        </w:rPr>
        <w:t>Entre Agora</w:t>
      </w:r>
      <w:r w:rsidR="002045BF" w:rsidRPr="002045BF">
        <w:t xml:space="preserve"> para iniciar o uso no aplicativo</w:t>
      </w:r>
      <w:r w:rsidR="00413F32">
        <w:t xml:space="preserve">, enquanto a </w:t>
      </w:r>
      <w:r w:rsidRPr="00E3714A">
        <w:t xml:space="preserve">Figura 1 (b) </w:t>
      </w:r>
      <w:r w:rsidR="00413F32">
        <w:t>traz</w:t>
      </w:r>
      <w:r w:rsidRPr="00E3714A">
        <w:t xml:space="preserve"> a lista de jogos que o usuário jogador pode consultar e agendar partidas.</w:t>
      </w:r>
      <w:r w:rsidR="00413F32">
        <w:t xml:space="preserve"> Já </w:t>
      </w:r>
      <w:r w:rsidRPr="00E3714A">
        <w:t xml:space="preserve">a </w:t>
      </w:r>
      <w:r w:rsidR="001E371D">
        <w:fldChar w:fldCharType="begin"/>
      </w:r>
      <w:r w:rsidR="001E371D">
        <w:instrText xml:space="preserve"> REF _Ref81510414 \h </w:instrText>
      </w:r>
      <w:r w:rsidR="001E371D">
        <w:fldChar w:fldCharType="separate"/>
      </w:r>
      <w:r w:rsidR="0009191B" w:rsidRPr="00D93BD6">
        <w:t xml:space="preserve">Figura </w:t>
      </w:r>
      <w:r w:rsidR="0009191B">
        <w:rPr>
          <w:noProof/>
        </w:rPr>
        <w:t>1</w:t>
      </w:r>
      <w:r w:rsidR="001E371D">
        <w:fldChar w:fldCharType="end"/>
      </w:r>
      <w:r w:rsidRPr="00E3714A">
        <w:t xml:space="preserve"> (c)</w:t>
      </w:r>
      <w:r w:rsidR="00413F32">
        <w:t xml:space="preserve"> apresenta a tela de visualização das quadras utilizadas para o</w:t>
      </w:r>
      <w:r w:rsidRPr="00E3714A">
        <w:t xml:space="preserve"> </w:t>
      </w:r>
      <w:r w:rsidRPr="00E3714A">
        <w:lastRenderedPageBreak/>
        <w:t>usuário</w:t>
      </w:r>
      <w:r w:rsidR="00413F32">
        <w:t xml:space="preserve"> do tipo</w:t>
      </w:r>
      <w:r w:rsidRPr="00E3714A">
        <w:t xml:space="preserve"> dono de quadra</w:t>
      </w:r>
      <w:r w:rsidR="00413F32">
        <w:t>; a</w:t>
      </w:r>
      <w:r w:rsidRPr="00E3714A">
        <w:t xml:space="preserve"> </w:t>
      </w:r>
      <w:r w:rsidR="001E371D">
        <w:fldChar w:fldCharType="begin"/>
      </w:r>
      <w:r w:rsidR="001E371D">
        <w:instrText xml:space="preserve"> REF _Ref81510414 \h </w:instrText>
      </w:r>
      <w:r w:rsidR="001E371D">
        <w:fldChar w:fldCharType="separate"/>
      </w:r>
      <w:r w:rsidR="0009191B" w:rsidRPr="00D93BD6">
        <w:t xml:space="preserve">Figura </w:t>
      </w:r>
      <w:r w:rsidR="0009191B">
        <w:rPr>
          <w:noProof/>
        </w:rPr>
        <w:t>1</w:t>
      </w:r>
      <w:r w:rsidR="001E371D">
        <w:fldChar w:fldCharType="end"/>
      </w:r>
      <w:r w:rsidRPr="00E3714A">
        <w:t xml:space="preserve"> (d) mostra a tela </w:t>
      </w:r>
      <w:r w:rsidR="00413F32">
        <w:t>na qual o usuário p</w:t>
      </w:r>
      <w:r w:rsidRPr="00E3714A">
        <w:t xml:space="preserve">ode confirmar ou cancelar sua ida em partidas e visualizar todas as informações do jogo, inclusive a localização da quadra </w:t>
      </w:r>
      <w:r w:rsidR="00413F32">
        <w:t>na qual</w:t>
      </w:r>
      <w:r w:rsidRPr="00E3714A">
        <w:t xml:space="preserve"> a partida está marcada</w:t>
      </w:r>
      <w:r w:rsidR="00413F32">
        <w:t>. Por fim, a</w:t>
      </w:r>
      <w:r w:rsidR="001E371D">
        <w:t xml:space="preserve"> </w:t>
      </w:r>
      <w:r w:rsidR="001E371D">
        <w:fldChar w:fldCharType="begin"/>
      </w:r>
      <w:r w:rsidR="001E371D">
        <w:instrText xml:space="preserve"> REF _Ref81510414 \h </w:instrText>
      </w:r>
      <w:r w:rsidR="001E371D">
        <w:fldChar w:fldCharType="separate"/>
      </w:r>
      <w:r w:rsidR="0009191B" w:rsidRPr="00D93BD6">
        <w:t xml:space="preserve">Figura </w:t>
      </w:r>
      <w:r w:rsidR="0009191B">
        <w:rPr>
          <w:noProof/>
        </w:rPr>
        <w:t>1</w:t>
      </w:r>
      <w:r w:rsidR="001E371D">
        <w:fldChar w:fldCharType="end"/>
      </w:r>
      <w:r w:rsidRPr="00E3714A">
        <w:t xml:space="preserve"> (e)</w:t>
      </w:r>
      <w:r w:rsidR="00413F32">
        <w:t xml:space="preserve"> demonstra a</w:t>
      </w:r>
      <w:r w:rsidRPr="00E3714A">
        <w:t xml:space="preserve"> tela de avaliação dos jogadores</w:t>
      </w:r>
      <w:r w:rsidR="00C91188">
        <w:t>.</w:t>
      </w:r>
      <w:r w:rsidRPr="00E3714A">
        <w:t xml:space="preserve"> </w:t>
      </w:r>
      <w:r w:rsidR="00C91188">
        <w:t>C</w:t>
      </w:r>
      <w:r w:rsidR="00413F32">
        <w:t xml:space="preserve">abe destacar, que </w:t>
      </w:r>
      <w:r w:rsidRPr="00E3714A">
        <w:t xml:space="preserve">essa tela </w:t>
      </w:r>
      <w:r w:rsidR="00413F32">
        <w:t>não foi implementada, ela foi desenvolvida apenas como protótipo (MACHADO, 2017)</w:t>
      </w:r>
      <w:r w:rsidRPr="00E3714A">
        <w:t>.</w:t>
      </w:r>
      <w:bookmarkStart w:id="28" w:name="_Ref81163937"/>
    </w:p>
    <w:p w14:paraId="55D27E42" w14:textId="4C5D1178" w:rsidR="00E3714A" w:rsidRPr="00D93BD6" w:rsidRDefault="00E3714A" w:rsidP="00D93BD6">
      <w:pPr>
        <w:pStyle w:val="TF-LEGENDA"/>
      </w:pPr>
      <w:bookmarkStart w:id="29" w:name="_Ref81510414"/>
      <w:r w:rsidRPr="00D93BD6">
        <w:t xml:space="preserve">Figura </w:t>
      </w:r>
      <w:fldSimple w:instr=" SEQ Figura \* ARABIC ">
        <w:r w:rsidR="0009191B">
          <w:rPr>
            <w:noProof/>
          </w:rPr>
          <w:t>1</w:t>
        </w:r>
      </w:fldSimple>
      <w:bookmarkEnd w:id="28"/>
      <w:bookmarkEnd w:id="29"/>
      <w:r w:rsidR="00390273" w:rsidRPr="00D93BD6">
        <w:t xml:space="preserve"> </w:t>
      </w:r>
      <w:r w:rsidRPr="00D93BD6">
        <w:t xml:space="preserve">- </w:t>
      </w:r>
      <w:r w:rsidR="00D93BD6" w:rsidRPr="00D93BD6">
        <w:t xml:space="preserve">Tela (a) de login, (b) de jogos, (c) de quadras, (d) de </w:t>
      </w:r>
      <w:r w:rsidR="006A4DC7">
        <w:t>confirmação</w:t>
      </w:r>
      <w:r w:rsidR="00D93BD6" w:rsidRPr="00D93BD6">
        <w:t xml:space="preserve"> e (d) avaliações</w:t>
      </w:r>
    </w:p>
    <w:p w14:paraId="293FA55B" w14:textId="21452539" w:rsidR="005E4BC0" w:rsidRDefault="006F3B4C" w:rsidP="005E4BC0">
      <w:pPr>
        <w:pStyle w:val="TF-FIGURA"/>
      </w:pPr>
      <w:r>
        <w:rPr>
          <w:noProof/>
        </w:rPr>
      </w:r>
      <w:r w:rsidR="006F3B4C">
        <w:rPr>
          <w:noProof/>
        </w:rPr>
        <w:pict w14:anchorId="4B3A93CE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" style="width:445.75pt;height:150.25pt;visibility:visible;mso-wrap-style:square;mso-width-percent:0;mso-height-percent:0;mso-width-percent:0;mso-height-percent:0" o:bordertopcolor="black" o:borderleftcolor="black" o:borderbottomcolor="black" o:borderrightcolor="black">
            <v:imagedata r:id="rId11" o:title=""/>
            <w10:bordertop type="single" width="8"/>
            <w10:borderleft type="single" width="8"/>
            <w10:borderbottom type="single" width="8"/>
            <w10:borderright type="single" width="8"/>
          </v:shape>
        </w:pict>
      </w:r>
      <w:bookmarkStart w:id="30" w:name="_Hlk80131058"/>
    </w:p>
    <w:p w14:paraId="1A72AF9F" w14:textId="09B75D44" w:rsidR="00390273" w:rsidRPr="0070664E" w:rsidRDefault="005E4BC0" w:rsidP="005E4BC0">
      <w:pPr>
        <w:pStyle w:val="TF-FONTE"/>
        <w:rPr>
          <w:noProof/>
        </w:rPr>
      </w:pPr>
      <w:r>
        <w:t xml:space="preserve">Fonte: </w:t>
      </w:r>
      <w:r w:rsidR="00390273" w:rsidRPr="0070664E">
        <w:t>Machado (2017).</w:t>
      </w:r>
    </w:p>
    <w:p w14:paraId="19EE2608" w14:textId="77777777" w:rsidR="00390273" w:rsidRDefault="00390273" w:rsidP="00390273">
      <w:pPr>
        <w:pStyle w:val="Ttulo2"/>
        <w:spacing w:after="120" w:line="240" w:lineRule="auto"/>
      </w:pPr>
      <w:bookmarkStart w:id="31" w:name="_Ref81163673"/>
      <w:bookmarkEnd w:id="30"/>
      <w:r>
        <w:t>chega+</w:t>
      </w:r>
      <w:bookmarkEnd w:id="31"/>
      <w:r>
        <w:t xml:space="preserve"> </w:t>
      </w:r>
    </w:p>
    <w:p w14:paraId="27425E08" w14:textId="7CAC262C" w:rsidR="00390273" w:rsidRDefault="00390273" w:rsidP="00390273">
      <w:pPr>
        <w:pStyle w:val="TF-TEXTO"/>
      </w:pPr>
      <w:r>
        <w:t>Fernandes (2018) descreve o aplicativo Chega + como um organizador gratuito de peladas de futebol, disponibilizado nas plataformas Android e IOS</w:t>
      </w:r>
      <w:r w:rsidR="00C01F51">
        <w:t>.</w:t>
      </w:r>
      <w:r>
        <w:t xml:space="preserve"> </w:t>
      </w:r>
      <w:r w:rsidR="00C01F51">
        <w:t>O</w:t>
      </w:r>
      <w:r>
        <w:t xml:space="preserve"> aplicativo permite convocar jogadores, sortear times e até mesmo controlar quem compareceu no jogo.</w:t>
      </w:r>
      <w:r w:rsidR="00C01F51">
        <w:t xml:space="preserve"> Além disso, os usuários podem dar </w:t>
      </w:r>
      <w:r>
        <w:t>notas para os jogadores que estão participando da pelada, possibilitando a visualização de um ranking dos melhores e piores jogadores do grupo (FERNANDES, 2018).</w:t>
      </w:r>
    </w:p>
    <w:p w14:paraId="4A8A47E1" w14:textId="0F6A68A0" w:rsidR="006D0DB4" w:rsidRDefault="00EC3315" w:rsidP="006D0DB4">
      <w:pPr>
        <w:pStyle w:val="TF-TEXTO"/>
      </w:pPr>
      <w:r>
        <w:t xml:space="preserve">As principais características do </w:t>
      </w:r>
      <w:r w:rsidR="009B1067">
        <w:t xml:space="preserve">aplicativo </w:t>
      </w:r>
      <w:r>
        <w:t xml:space="preserve">chega+ são: ser </w:t>
      </w:r>
      <w:r w:rsidR="006D0DB4">
        <w:t>um aplicativo móvel</w:t>
      </w:r>
      <w:r>
        <w:t xml:space="preserve"> desenvolvido para as plataformas Android e IOS, possibilita o gerenciamento de times, pagamentos, </w:t>
      </w:r>
      <w:r w:rsidR="006D0EA2">
        <w:t xml:space="preserve">de </w:t>
      </w:r>
      <w:r>
        <w:t xml:space="preserve">horários e </w:t>
      </w:r>
      <w:r w:rsidR="006D0EA2">
        <w:t xml:space="preserve">de </w:t>
      </w:r>
      <w:r>
        <w:t xml:space="preserve">participantes. O aplicativo </w:t>
      </w:r>
      <w:r w:rsidR="006D0EA2">
        <w:t>ainda possui</w:t>
      </w:r>
      <w:r>
        <w:t xml:space="preserve"> um sistema de avaliação dos jogadores e possibilita a visualização de um ranking com os melhores jogadores da patota. O aplicativo </w:t>
      </w:r>
      <w:r w:rsidR="006D0EA2">
        <w:t xml:space="preserve">também </w:t>
      </w:r>
      <w:r>
        <w:t>permite a visualização de notificações</w:t>
      </w:r>
      <w:r w:rsidR="003053DC">
        <w:t>,</w:t>
      </w:r>
      <w:r>
        <w:t xml:space="preserve"> </w:t>
      </w:r>
      <w:r w:rsidR="002B38E7">
        <w:t xml:space="preserve">o </w:t>
      </w:r>
      <w:r>
        <w:t>envio de convites via WhatsApp</w:t>
      </w:r>
      <w:r w:rsidR="002B38E7">
        <w:t xml:space="preserve"> e</w:t>
      </w:r>
      <w:r w:rsidR="00233744">
        <w:t xml:space="preserve"> o </w:t>
      </w:r>
      <w:r>
        <w:t xml:space="preserve">controle de comparecimentos </w:t>
      </w:r>
      <w:r w:rsidR="006D0EA2">
        <w:t>por meio</w:t>
      </w:r>
      <w:r>
        <w:t xml:space="preserve"> de check-in.</w:t>
      </w:r>
      <w:r w:rsidR="002B38E7">
        <w:t xml:space="preserve"> A função de geolocalização também está presente nesse aplicativo</w:t>
      </w:r>
      <w:r w:rsidR="00305C75">
        <w:t xml:space="preserve"> e </w:t>
      </w:r>
      <w:r w:rsidR="00DE29E6">
        <w:t xml:space="preserve">com ela </w:t>
      </w:r>
      <w:r w:rsidR="00305C75">
        <w:t>é possível localizar patotas próxim</w:t>
      </w:r>
      <w:r w:rsidR="00F515A8">
        <w:t>as utilizando mapa</w:t>
      </w:r>
      <w:r w:rsidR="006D0DB4">
        <w:t xml:space="preserve"> (FERNANDES, 2018).</w:t>
      </w:r>
    </w:p>
    <w:p w14:paraId="58E959B0" w14:textId="70CFB388" w:rsidR="00390273" w:rsidRDefault="00C01F51" w:rsidP="00390273">
      <w:pPr>
        <w:pStyle w:val="TF-TEXTO"/>
      </w:pPr>
      <w:r>
        <w:t xml:space="preserve">Segundo </w:t>
      </w:r>
      <w:r w:rsidR="00390273">
        <w:t>Fernandes (2018)</w:t>
      </w:r>
      <w:r w:rsidR="006D0DB4">
        <w:t>,</w:t>
      </w:r>
      <w:r w:rsidR="00390273">
        <w:t xml:space="preserve"> o aplicativo Chega+ utiliza uma interface intuitiva e agradável</w:t>
      </w:r>
      <w:r>
        <w:t xml:space="preserve"> (</w:t>
      </w:r>
      <w:r>
        <w:fldChar w:fldCharType="begin"/>
      </w:r>
      <w:r>
        <w:instrText xml:space="preserve"> REF _Ref81510511 \h </w:instrText>
      </w:r>
      <w:r>
        <w:fldChar w:fldCharType="separate"/>
      </w:r>
      <w:r w:rsidR="0009191B" w:rsidRPr="00602F13">
        <w:t xml:space="preserve">Figura </w:t>
      </w:r>
      <w:r w:rsidR="0009191B">
        <w:rPr>
          <w:noProof/>
        </w:rPr>
        <w:t>2</w:t>
      </w:r>
      <w:r>
        <w:fldChar w:fldCharType="end"/>
      </w:r>
      <w:r>
        <w:t>), permitindo qu</w:t>
      </w:r>
      <w:r w:rsidR="00390273">
        <w:t>e o usuário organize as peladas de futebol entre os amigos</w:t>
      </w:r>
      <w:r>
        <w:t>, bem como</w:t>
      </w:r>
      <w:r w:rsidR="00390273">
        <w:t xml:space="preserve"> possibilita a criação de um perfil completo, com foto, posição de jogo, time do coração, tipo de campo favorito e o melhor pé (destro, canhoto ou ambos)</w:t>
      </w:r>
      <w:r w:rsidR="00855945">
        <w:t xml:space="preserve">. O aplicativo </w:t>
      </w:r>
      <w:r w:rsidR="00855945">
        <w:lastRenderedPageBreak/>
        <w:t xml:space="preserve">possibilita a criação de times coordenados por um líder e permite que </w:t>
      </w:r>
      <w:r w:rsidR="00390273">
        <w:t>o usuário receb</w:t>
      </w:r>
      <w:r w:rsidR="00855945">
        <w:t>a</w:t>
      </w:r>
      <w:r w:rsidR="00390273">
        <w:t xml:space="preserve"> notificações avisando qual o dia que a pelada foi marcada</w:t>
      </w:r>
      <w:r>
        <w:t xml:space="preserve">, sendo </w:t>
      </w:r>
      <w:r w:rsidR="00390273">
        <w:t>necessário confirmar presença nas partidas (FERNANDES, 2018).</w:t>
      </w:r>
    </w:p>
    <w:p w14:paraId="102DD381" w14:textId="5EBCAE6F" w:rsidR="00390273" w:rsidRDefault="00C01F51" w:rsidP="003A742B">
      <w:pPr>
        <w:pStyle w:val="TF-TEXTO"/>
      </w:pPr>
      <w:r>
        <w:t>A</w:t>
      </w:r>
      <w:r w:rsidR="00390273">
        <w:t xml:space="preserve"> </w:t>
      </w:r>
      <w:r w:rsidR="00671159">
        <w:fldChar w:fldCharType="begin"/>
      </w:r>
      <w:r w:rsidR="00671159">
        <w:instrText xml:space="preserve"> REF _Ref81510511 \h </w:instrText>
      </w:r>
      <w:r w:rsidR="00671159">
        <w:fldChar w:fldCharType="separate"/>
      </w:r>
      <w:r w:rsidR="0009191B" w:rsidRPr="00602F13">
        <w:t xml:space="preserve">Figura </w:t>
      </w:r>
      <w:r w:rsidR="0009191B">
        <w:rPr>
          <w:noProof/>
        </w:rPr>
        <w:t>2</w:t>
      </w:r>
      <w:r w:rsidR="00671159">
        <w:fldChar w:fldCharType="end"/>
      </w:r>
      <w:r w:rsidR="00671159">
        <w:t xml:space="preserve"> </w:t>
      </w:r>
      <w:r w:rsidR="00390273">
        <w:t>(a) mostra o perfil do jogador</w:t>
      </w:r>
      <w:r>
        <w:t>.</w:t>
      </w:r>
      <w:r w:rsidR="00390273">
        <w:t xml:space="preserve"> </w:t>
      </w:r>
      <w:r>
        <w:t>N</w:t>
      </w:r>
      <w:r w:rsidR="00390273">
        <w:t>essa tela é possível visualizar todas as informações do usuário como</w:t>
      </w:r>
      <w:r>
        <w:t>:</w:t>
      </w:r>
      <w:r w:rsidR="00390273">
        <w:t xml:space="preserve"> as características do jogador e</w:t>
      </w:r>
      <w:r>
        <w:t xml:space="preserve"> </w:t>
      </w:r>
      <w:r w:rsidR="00390273">
        <w:t>sua evolução durante os jogos, as notas que o jogador recebe durante as partidas</w:t>
      </w:r>
      <w:r>
        <w:t>. E</w:t>
      </w:r>
      <w:r w:rsidR="00390273">
        <w:t xml:space="preserve">ssas notas permitem que o jogador visualize o quanto ele é bom em cada função. Na </w:t>
      </w:r>
      <w:r w:rsidR="00671159">
        <w:fldChar w:fldCharType="begin"/>
      </w:r>
      <w:r w:rsidR="00671159">
        <w:instrText xml:space="preserve"> REF _Ref81510511 \h </w:instrText>
      </w:r>
      <w:r w:rsidR="00671159">
        <w:fldChar w:fldCharType="separate"/>
      </w:r>
      <w:r w:rsidR="0009191B" w:rsidRPr="00602F13">
        <w:t xml:space="preserve">Figura </w:t>
      </w:r>
      <w:r w:rsidR="0009191B">
        <w:rPr>
          <w:noProof/>
        </w:rPr>
        <w:t>2</w:t>
      </w:r>
      <w:r w:rsidR="00671159">
        <w:fldChar w:fldCharType="end"/>
      </w:r>
      <w:r w:rsidR="00671159">
        <w:t xml:space="preserve"> </w:t>
      </w:r>
      <w:r w:rsidR="00390273">
        <w:t>(b) é possível visualizar uma lista de grupos que o usuário participa, permitido a criação e a busca de novos grupos pelo próprio usuário.</w:t>
      </w:r>
      <w:r w:rsidR="001C63D9">
        <w:t xml:space="preserve"> Já a</w:t>
      </w:r>
      <w:r w:rsidR="003A742B">
        <w:t xml:space="preserve"> </w:t>
      </w:r>
      <w:r w:rsidR="00390273" w:rsidRPr="00390273">
        <w:t>função de geolocalização para busca</w:t>
      </w:r>
      <w:r w:rsidR="003A742B">
        <w:t>r</w:t>
      </w:r>
      <w:r w:rsidR="00390273" w:rsidRPr="00390273">
        <w:t xml:space="preserve"> grupos utilizando o mapa, é possível filtrar a escolha dos grupos por tipo de piso, dia da semana que acontece a partida o período e até mesmo a categoria (feminino, masculina ou misto). No mapa mostrado na </w:t>
      </w:r>
      <w:r w:rsidR="00671159">
        <w:fldChar w:fldCharType="begin"/>
      </w:r>
      <w:r w:rsidR="00671159">
        <w:instrText xml:space="preserve"> REF _Ref81510511 \h </w:instrText>
      </w:r>
      <w:r w:rsidR="00671159">
        <w:fldChar w:fldCharType="separate"/>
      </w:r>
      <w:r w:rsidR="0009191B" w:rsidRPr="00602F13">
        <w:t xml:space="preserve">Figura </w:t>
      </w:r>
      <w:r w:rsidR="0009191B">
        <w:rPr>
          <w:noProof/>
        </w:rPr>
        <w:t>2</w:t>
      </w:r>
      <w:r w:rsidR="00671159">
        <w:fldChar w:fldCharType="end"/>
      </w:r>
      <w:r w:rsidR="00390273" w:rsidRPr="00390273">
        <w:t xml:space="preserve"> (c) é possível visualizar todos os grupos de patotas perto da localização do usuário, permitindo que o usuário possa solicitar a participação nesses grupos apenas clicando no botão </w:t>
      </w:r>
      <w:r w:rsidR="00390273" w:rsidRPr="00706F3D">
        <w:rPr>
          <w:rFonts w:ascii="Courier New" w:hAnsi="Courier New" w:cs="Courier New"/>
        </w:rPr>
        <w:t>quero jogar</w:t>
      </w:r>
      <w:r w:rsidR="00390273" w:rsidRPr="00390273">
        <w:t xml:space="preserve">. </w:t>
      </w:r>
      <w:r w:rsidR="00706F3D">
        <w:t>A</w:t>
      </w:r>
      <w:r w:rsidR="00390273" w:rsidRPr="00390273">
        <w:t xml:space="preserve"> </w:t>
      </w:r>
      <w:r w:rsidR="00671159">
        <w:fldChar w:fldCharType="begin"/>
      </w:r>
      <w:r w:rsidR="00671159">
        <w:instrText xml:space="preserve"> REF _Ref81510511 \h </w:instrText>
      </w:r>
      <w:r w:rsidR="00671159">
        <w:fldChar w:fldCharType="separate"/>
      </w:r>
      <w:r w:rsidR="0009191B" w:rsidRPr="00602F13">
        <w:t xml:space="preserve">Figura </w:t>
      </w:r>
      <w:r w:rsidR="0009191B">
        <w:rPr>
          <w:noProof/>
        </w:rPr>
        <w:t>2</w:t>
      </w:r>
      <w:r w:rsidR="00671159">
        <w:fldChar w:fldCharType="end"/>
      </w:r>
      <w:r w:rsidR="00390273" w:rsidRPr="00390273">
        <w:t xml:space="preserve"> (d) </w:t>
      </w:r>
      <w:r w:rsidR="00706F3D">
        <w:t xml:space="preserve">traz a tela </w:t>
      </w:r>
      <w:r w:rsidR="00390273" w:rsidRPr="00390273">
        <w:t xml:space="preserve">que permite </w:t>
      </w:r>
      <w:r w:rsidR="00706F3D">
        <w:t>a</w:t>
      </w:r>
      <w:r w:rsidR="00390273" w:rsidRPr="00390273">
        <w:t>o jogador visualiz</w:t>
      </w:r>
      <w:r w:rsidR="00706F3D">
        <w:t>ar</w:t>
      </w:r>
      <w:r w:rsidR="00390273" w:rsidRPr="00390273">
        <w:t xml:space="preserve"> seu saldo e fa</w:t>
      </w:r>
      <w:r w:rsidR="00706F3D">
        <w:t>zer suas</w:t>
      </w:r>
      <w:r w:rsidR="00390273" w:rsidRPr="00390273">
        <w:t xml:space="preserve"> transações para efetuar os pagamentos das partidas,</w:t>
      </w:r>
      <w:r w:rsidR="00706F3D">
        <w:t xml:space="preserve"> assim como</w:t>
      </w:r>
      <w:r w:rsidR="00390273" w:rsidRPr="00390273">
        <w:t xml:space="preserve"> visualizar quanto dinheiro o grupo possui em caixa.</w:t>
      </w:r>
    </w:p>
    <w:p w14:paraId="33F1F6FA" w14:textId="367470A5" w:rsidR="00715AFA" w:rsidRPr="00602F13" w:rsidRDefault="00715AFA" w:rsidP="00602F13">
      <w:pPr>
        <w:pStyle w:val="TF-LEGENDA"/>
      </w:pPr>
      <w:bookmarkStart w:id="32" w:name="_Ref81510511"/>
      <w:r w:rsidRPr="00602F13">
        <w:t xml:space="preserve">Figura </w:t>
      </w:r>
      <w:fldSimple w:instr=" SEQ Figura \* ARABIC ">
        <w:r w:rsidR="0009191B">
          <w:rPr>
            <w:noProof/>
          </w:rPr>
          <w:t>2</w:t>
        </w:r>
      </w:fldSimple>
      <w:bookmarkEnd w:id="32"/>
      <w:r w:rsidRPr="00602F13">
        <w:t xml:space="preserve"> - </w:t>
      </w:r>
      <w:r w:rsidR="00602F13" w:rsidRPr="00602F13">
        <w:t xml:space="preserve">Tela (a) de perfil, (b) de </w:t>
      </w:r>
      <w:r w:rsidR="00137985">
        <w:t>grupos</w:t>
      </w:r>
      <w:r w:rsidR="00602F13" w:rsidRPr="00602F13">
        <w:t xml:space="preserve">, (c) de </w:t>
      </w:r>
      <w:r w:rsidR="00984211">
        <w:t>pesquisa</w:t>
      </w:r>
      <w:r w:rsidR="00602F13" w:rsidRPr="00602F13">
        <w:t xml:space="preserve"> e (d) pagamento</w:t>
      </w:r>
      <w:r w:rsidR="00602F13">
        <w:t>s</w:t>
      </w:r>
    </w:p>
    <w:p w14:paraId="2FFE4914" w14:textId="60C494BE" w:rsidR="00A01410" w:rsidRDefault="006F3B4C" w:rsidP="00715AFA">
      <w:pPr>
        <w:pStyle w:val="TF-FIGURA"/>
      </w:pPr>
      <w:r>
        <w:rPr>
          <w:noProof/>
        </w:rPr>
      </w:r>
      <w:r w:rsidR="006F3B4C">
        <w:rPr>
          <w:noProof/>
        </w:rPr>
        <w:pict w14:anchorId="27E3947F">
          <v:shape id="_x0000_i1026" type="#_x0000_t75" alt="" style="width:373.75pt;height:3in;mso-width-percent:0;mso-height-percent:0;mso-width-percent:0;mso-height-percent:0" o:bordertopcolor="this" o:borderleftcolor="this" o:borderbottomcolor="this" o:borderrightcolor="this">
            <v:imagedata r:id="rId12" o:title=""/>
            <w10:bordertop type="single" width="8"/>
            <w10:borderleft type="single" width="8"/>
            <w10:borderbottom type="single" width="8"/>
            <w10:borderright type="single" width="8"/>
          </v:shape>
        </w:pict>
      </w:r>
    </w:p>
    <w:p w14:paraId="158A77F6" w14:textId="01C00830" w:rsidR="00390273" w:rsidRDefault="00715AFA" w:rsidP="00715AFA">
      <w:pPr>
        <w:pStyle w:val="TF-FONTE"/>
      </w:pPr>
      <w:r>
        <w:t>Fonte: Chega+ (2021).</w:t>
      </w:r>
    </w:p>
    <w:p w14:paraId="278A0649" w14:textId="509307EE" w:rsidR="00A44581" w:rsidRDefault="00390273" w:rsidP="00A44581">
      <w:pPr>
        <w:pStyle w:val="Ttulo2"/>
        <w:spacing w:after="120" w:line="240" w:lineRule="auto"/>
      </w:pPr>
      <w:bookmarkStart w:id="33" w:name="_Ref81510354"/>
      <w:r w:rsidRPr="00390273">
        <w:t>KEVIN – FORMADOR DE GRUPOS EM PRÁTICAS ESPORTIVAS</w:t>
      </w:r>
      <w:bookmarkEnd w:id="33"/>
      <w:r w:rsidRPr="00390273">
        <w:t xml:space="preserve"> </w:t>
      </w:r>
      <w:r w:rsidR="00A44581">
        <w:t xml:space="preserve"> </w:t>
      </w:r>
    </w:p>
    <w:p w14:paraId="442CFC68" w14:textId="2F45CF1F" w:rsidR="00EB1B12" w:rsidRDefault="00325681" w:rsidP="00EB1B12">
      <w:pPr>
        <w:pStyle w:val="TF-TEXTO"/>
      </w:pPr>
      <w:r>
        <w:t>O</w:t>
      </w:r>
      <w:r w:rsidR="00390273">
        <w:t xml:space="preserve"> aplica</w:t>
      </w:r>
      <w:r>
        <w:t>tivo</w:t>
      </w:r>
      <w:r w:rsidR="00390273">
        <w:t xml:space="preserve"> desenvolvid</w:t>
      </w:r>
      <w:r>
        <w:t>o</w:t>
      </w:r>
      <w:r w:rsidR="00390273">
        <w:t xml:space="preserve"> por </w:t>
      </w:r>
      <w:r w:rsidR="00013A75">
        <w:t>Zucchi</w:t>
      </w:r>
      <w:r w:rsidR="00390273">
        <w:t xml:space="preserve"> (201</w:t>
      </w:r>
      <w:r w:rsidR="00013A75">
        <w:t>8</w:t>
      </w:r>
      <w:r w:rsidR="00390273">
        <w:t xml:space="preserve">) </w:t>
      </w:r>
      <w:r w:rsidR="00773E44">
        <w:t>teve</w:t>
      </w:r>
      <w:r w:rsidR="00390273">
        <w:t xml:space="preserve"> como objetivo auxiliar o gerenciamento de grupos esportivos e possibilitar a conexão de pessoas com o mesmo interesse em práticas esportivas.</w:t>
      </w:r>
      <w:r>
        <w:t xml:space="preserve"> O aplicativo foi intitulado de Kevin </w:t>
      </w:r>
      <w:r w:rsidR="009D6696">
        <w:t xml:space="preserve">e suas principais características são: </w:t>
      </w:r>
      <w:r w:rsidR="00246BA5">
        <w:t>ser um aplicativo</w:t>
      </w:r>
      <w:r w:rsidR="009D6696">
        <w:t xml:space="preserve"> móvel com disponibilidade</w:t>
      </w:r>
      <w:r>
        <w:t xml:space="preserve"> </w:t>
      </w:r>
      <w:r w:rsidR="00390273">
        <w:t xml:space="preserve">para as plataformas Android </w:t>
      </w:r>
      <w:r w:rsidR="00390273">
        <w:lastRenderedPageBreak/>
        <w:t>e IOS</w:t>
      </w:r>
      <w:r w:rsidR="009B7777">
        <w:t xml:space="preserve"> que</w:t>
      </w:r>
      <w:r w:rsidR="009D6696">
        <w:t xml:space="preserve"> gerencia times, horários e participantes</w:t>
      </w:r>
      <w:r w:rsidR="00307D84">
        <w:t xml:space="preserve">, </w:t>
      </w:r>
      <w:r w:rsidR="00390273">
        <w:t>permit</w:t>
      </w:r>
      <w:r w:rsidR="00246BA5">
        <w:t>ir</w:t>
      </w:r>
      <w:r w:rsidR="00390273">
        <w:t xml:space="preserve"> o controle de comparecimento </w:t>
      </w:r>
      <w:r w:rsidR="00CB79E8">
        <w:t>n</w:t>
      </w:r>
      <w:r w:rsidR="00390273">
        <w:t xml:space="preserve">os </w:t>
      </w:r>
      <w:r w:rsidR="00CB79E8">
        <w:t>jogos</w:t>
      </w:r>
      <w:r w:rsidR="00116336">
        <w:t xml:space="preserve">, </w:t>
      </w:r>
      <w:r w:rsidR="008A0F9D">
        <w:t>possui um sistema de geolocalização, possibilita</w:t>
      </w:r>
      <w:r w:rsidR="00246BA5">
        <w:t>r</w:t>
      </w:r>
      <w:r w:rsidR="008A0F9D">
        <w:t xml:space="preserve"> o </w:t>
      </w:r>
      <w:r w:rsidR="00116336">
        <w:t>envio de notificações</w:t>
      </w:r>
      <w:r w:rsidR="007A346A">
        <w:t xml:space="preserve"> </w:t>
      </w:r>
      <w:r w:rsidR="00246BA5">
        <w:t>e e</w:t>
      </w:r>
      <w:r w:rsidR="00862B72">
        <w:t>n</w:t>
      </w:r>
      <w:r w:rsidR="00246BA5">
        <w:t>viar</w:t>
      </w:r>
      <w:r w:rsidR="00390273">
        <w:t xml:space="preserve"> convites via WhatsApp</w:t>
      </w:r>
      <w:r>
        <w:t>. O</w:t>
      </w:r>
      <w:r w:rsidR="00390273">
        <w:t xml:space="preserve"> atleta pode localizar grupos utilizando a opção de pesquisar que exibe um mapa com a localização dos grupos com base na API do Google Maps </w:t>
      </w:r>
      <w:r w:rsidR="0036363A">
        <w:t>(ZUCCHI, 2018)</w:t>
      </w:r>
      <w:r w:rsidR="00390273">
        <w:t>.</w:t>
      </w:r>
    </w:p>
    <w:p w14:paraId="3A1CD715" w14:textId="76056053" w:rsidR="00A134CB" w:rsidRDefault="00A134CB" w:rsidP="00390273">
      <w:pPr>
        <w:pStyle w:val="TF-TEXTO"/>
      </w:pPr>
      <w:r w:rsidRPr="00A134CB">
        <w:t xml:space="preserve">No desenvolvimento Zucchi (2018) utilizou uma arquitetura cliente-servidor, junto com as ferramentas javaScript e Cascading Style Sheets (CSS).  A parte gráfica do </w:t>
      </w:r>
      <w:r w:rsidRPr="00535ED9">
        <w:rPr>
          <w:i/>
          <w:iCs/>
        </w:rPr>
        <w:t>front-end</w:t>
      </w:r>
      <w:r w:rsidRPr="00A134CB">
        <w:t xml:space="preserve"> foi desenvolvida utilizando react native, uma ferramenta que facilita o desenvolvimento para as plataformas móveis Android e IOS. O Sistema Gerenciador da Base de Dados (SGBD) utilizado foi o firebase junto com a API de geolocalização do Google Maps, a fim de exibir mapas com marcações dos grupos. Já para o desenvolvimento das notificações Zucchi (2018) utilizou o firebase, ou seja, quando o banco de dados receber uma requisição a tela é atualizada, </w:t>
      </w:r>
      <w:r w:rsidR="00535ED9">
        <w:t xml:space="preserve">fazendo que </w:t>
      </w:r>
      <w:r w:rsidRPr="00A134CB">
        <w:t>o usuário não precis</w:t>
      </w:r>
      <w:r w:rsidR="00535ED9">
        <w:t>e</w:t>
      </w:r>
      <w:r w:rsidRPr="00A134CB">
        <w:t xml:space="preserve"> atualizar a página para receber a notificação (ZUCCHI, 2018).</w:t>
      </w:r>
    </w:p>
    <w:p w14:paraId="4DE53F1E" w14:textId="4FAADB1F" w:rsidR="009A5C5C" w:rsidRDefault="009A5C5C" w:rsidP="00390273">
      <w:pPr>
        <w:pStyle w:val="TF-TEXTO"/>
      </w:pPr>
      <w:r w:rsidRPr="009A5C5C">
        <w:t>O aplicativo foi construído com base no Modelo 3C de Colaboração (M3C), formado pelos pilares da Coordenação, da Cooperação e da Comunicação, bem como do Mecanismo de Percepção. A Coordenação pode ser vista no gerenciamento do grupo, a Cooperação no controle de comparecimentos em jogos e a Comunicação pelo envio de convite. Além disso, Zucchi (2018, p. 17) utilizou o Método Relationship of M3C with User Requirements and Usability and Communicability Assessment in groupware (RURUCAg) para “[...] modelar a relação entre os requisitos da aplicação e práticas consolidadas no design de interface como as heurísticas de Nielsen e as expressões de comunicabilidade [...]”. Segundo Zucchi (2018, p. 17), o método foi usado para “[...] avaliar de maneira simples a usabilidade, a User eXperience (UX) uso e a comunicabilidade da aplicação disponibilizada.”.</w:t>
      </w:r>
    </w:p>
    <w:p w14:paraId="751FF6C8" w14:textId="2B79AC9A" w:rsidR="00A44581" w:rsidRDefault="00013A75" w:rsidP="00390273">
      <w:pPr>
        <w:pStyle w:val="TF-TEXTO"/>
      </w:pPr>
      <w:r>
        <w:t>Zucchi (2018)</w:t>
      </w:r>
      <w:r w:rsidR="00390273">
        <w:t xml:space="preserve"> </w:t>
      </w:r>
      <w:r w:rsidR="00747D3F">
        <w:t xml:space="preserve">realizou o controle e o gerenciamento dos </w:t>
      </w:r>
      <w:r w:rsidR="00390273">
        <w:t>grupos</w:t>
      </w:r>
      <w:r w:rsidR="00747D3F">
        <w:t xml:space="preserve"> por meio de</w:t>
      </w:r>
      <w:r w:rsidR="00390273">
        <w:t xml:space="preserve"> três menus principais, sendo eles: perfil, jogo e pesquisar</w:t>
      </w:r>
      <w:r w:rsidR="00006FD1">
        <w:t xml:space="preserve"> (</w:t>
      </w:r>
      <w:r w:rsidR="00006FD1">
        <w:fldChar w:fldCharType="begin"/>
      </w:r>
      <w:r w:rsidR="00006FD1">
        <w:instrText xml:space="preserve"> REF _Ref81939429 \h </w:instrText>
      </w:r>
      <w:r w:rsidR="00006FD1">
        <w:fldChar w:fldCharType="separate"/>
      </w:r>
      <w:r w:rsidR="0009191B">
        <w:t xml:space="preserve">Figura </w:t>
      </w:r>
      <w:r w:rsidR="0009191B">
        <w:rPr>
          <w:noProof/>
        </w:rPr>
        <w:t>3</w:t>
      </w:r>
      <w:r w:rsidR="00006FD1">
        <w:fldChar w:fldCharType="end"/>
      </w:r>
      <w:r w:rsidR="00006FD1">
        <w:t>)</w:t>
      </w:r>
      <w:r w:rsidR="00390273">
        <w:t xml:space="preserve">. </w:t>
      </w:r>
      <w:r w:rsidR="00006FD1">
        <w:t>N</w:t>
      </w:r>
      <w:r w:rsidR="00390273">
        <w:t xml:space="preserve">a tela de perfil </w:t>
      </w:r>
      <w:r w:rsidR="00006FD1">
        <w:fldChar w:fldCharType="begin"/>
      </w:r>
      <w:r w:rsidR="00006FD1">
        <w:instrText xml:space="preserve"> REF _Ref81939429 \h </w:instrText>
      </w:r>
      <w:r w:rsidR="00006FD1">
        <w:fldChar w:fldCharType="separate"/>
      </w:r>
      <w:r w:rsidR="0009191B">
        <w:t xml:space="preserve">Figura </w:t>
      </w:r>
      <w:r w:rsidR="0009191B">
        <w:rPr>
          <w:noProof/>
        </w:rPr>
        <w:t>3</w:t>
      </w:r>
      <w:r w:rsidR="00006FD1">
        <w:fldChar w:fldCharType="end"/>
      </w:r>
      <w:r w:rsidR="00006FD1">
        <w:t xml:space="preserve"> </w:t>
      </w:r>
      <w:r w:rsidR="00390273">
        <w:t>(a), é possível ver todas as informações pessoais do usuário e grupos no qual</w:t>
      </w:r>
      <w:r w:rsidR="00006FD1">
        <w:t xml:space="preserve"> ele</w:t>
      </w:r>
      <w:r w:rsidR="00390273">
        <w:t xml:space="preserve"> faz parte</w:t>
      </w:r>
      <w:r w:rsidR="00006FD1">
        <w:t>.</w:t>
      </w:r>
      <w:r w:rsidR="00390273">
        <w:t xml:space="preserve"> </w:t>
      </w:r>
      <w:r>
        <w:t>Zucchi (2018)</w:t>
      </w:r>
      <w:r w:rsidR="00390273">
        <w:t xml:space="preserve"> explica que ao selecionar a opção de </w:t>
      </w:r>
      <w:r w:rsidR="00862E53">
        <w:rPr>
          <w:rFonts w:ascii="Courier New" w:hAnsi="Courier New" w:cs="Courier New"/>
        </w:rPr>
        <w:t>NOVO GRUPO</w:t>
      </w:r>
      <w:r w:rsidR="00390273">
        <w:t xml:space="preserve"> o usuário é redirecionado ao formulário do grupo </w:t>
      </w:r>
      <w:r w:rsidR="00006FD1">
        <w:t>no qual</w:t>
      </w:r>
      <w:r w:rsidR="00390273">
        <w:t xml:space="preserve"> será informado todas as informações como o </w:t>
      </w:r>
      <w:r w:rsidR="00390273" w:rsidRPr="00862E53">
        <w:rPr>
          <w:rFonts w:ascii="Courier New" w:hAnsi="Courier New" w:cs="Courier New"/>
        </w:rPr>
        <w:t>nome do grupo, horário, local, data</w:t>
      </w:r>
      <w:r w:rsidR="00390273">
        <w:t xml:space="preserve"> e se o grupo é </w:t>
      </w:r>
      <w:r w:rsidR="00390273" w:rsidRPr="00862E53">
        <w:rPr>
          <w:rFonts w:ascii="Courier New" w:hAnsi="Courier New" w:cs="Courier New"/>
        </w:rPr>
        <w:t>privado</w:t>
      </w:r>
      <w:r w:rsidR="00006FD1">
        <w:t>.</w:t>
      </w:r>
      <w:r w:rsidR="00390273">
        <w:t xml:space="preserve"> </w:t>
      </w:r>
      <w:r w:rsidR="00006FD1">
        <w:t>C</w:t>
      </w:r>
      <w:r w:rsidR="00390273">
        <w:t xml:space="preserve">aso o grupo seja privado não será possível enviar solicitações a este grupo </w:t>
      </w:r>
      <w:r w:rsidR="0036363A">
        <w:t>(ZUCCHI, 2018)</w:t>
      </w:r>
      <w:r w:rsidR="00390273">
        <w:t xml:space="preserve">. </w:t>
      </w:r>
      <w:r w:rsidR="00006FD1">
        <w:t>Ness</w:t>
      </w:r>
      <w:r w:rsidR="00390273">
        <w:t xml:space="preserve">a tela também é possível visualizar as notificações que são apresentadas quando um jogador solicita a entrada em um grupo a qual o jogador logado </w:t>
      </w:r>
      <w:r w:rsidR="00006FD1">
        <w:t xml:space="preserve">tem perfil </w:t>
      </w:r>
      <w:r w:rsidR="00390273">
        <w:t xml:space="preserve">coordenador </w:t>
      </w:r>
      <w:r w:rsidR="0036363A">
        <w:t>(ZUCCHI, 2018)</w:t>
      </w:r>
      <w:r w:rsidR="00390273">
        <w:t>.</w:t>
      </w:r>
    </w:p>
    <w:p w14:paraId="202BCAD3" w14:textId="0A341178" w:rsidR="00390273" w:rsidRDefault="00390273" w:rsidP="00390273">
      <w:pPr>
        <w:pStyle w:val="TF-TEXTO"/>
        <w:ind w:left="29"/>
      </w:pPr>
      <w:r>
        <w:lastRenderedPageBreak/>
        <w:t xml:space="preserve">Na </w:t>
      </w:r>
      <w:r w:rsidR="00006FD1">
        <w:fldChar w:fldCharType="begin"/>
      </w:r>
      <w:r w:rsidR="00006FD1">
        <w:instrText xml:space="preserve"> REF _Ref81939429 \h </w:instrText>
      </w:r>
      <w:r w:rsidR="00006FD1">
        <w:fldChar w:fldCharType="separate"/>
      </w:r>
      <w:r w:rsidR="0009191B">
        <w:t xml:space="preserve">Figura </w:t>
      </w:r>
      <w:r w:rsidR="0009191B">
        <w:rPr>
          <w:noProof/>
        </w:rPr>
        <w:t>3</w:t>
      </w:r>
      <w:r w:rsidR="00006FD1">
        <w:fldChar w:fldCharType="end"/>
      </w:r>
      <w:r w:rsidR="00006FD1">
        <w:t xml:space="preserve"> </w:t>
      </w:r>
      <w:r>
        <w:t>(b) é mostrado a tela de início do aplicativo</w:t>
      </w:r>
      <w:r w:rsidR="00A30CA7">
        <w:t>.</w:t>
      </w:r>
      <w:r>
        <w:t xml:space="preserve"> </w:t>
      </w:r>
      <w:r w:rsidR="00A30CA7">
        <w:t>N</w:t>
      </w:r>
      <w:r>
        <w:t>essa tela apenas o</w:t>
      </w:r>
      <w:r w:rsidR="00A30CA7">
        <w:t xml:space="preserve"> perfil do tipo</w:t>
      </w:r>
      <w:r>
        <w:t xml:space="preserve"> </w:t>
      </w:r>
      <w:r w:rsidR="00A30CA7">
        <w:t>C</w:t>
      </w:r>
      <w:r>
        <w:t>oordenado</w:t>
      </w:r>
      <w:r w:rsidR="00A30CA7">
        <w:t>r</w:t>
      </w:r>
      <w:r>
        <w:t xml:space="preserve"> visualiza o botão agendar jogos, que pressionado irá levá-lo ao formulário para preencher todas as informações da partida </w:t>
      </w:r>
      <w:r w:rsidR="0036363A">
        <w:t>(ZUCCHI, 2018)</w:t>
      </w:r>
      <w:r>
        <w:t xml:space="preserve">.  </w:t>
      </w:r>
      <w:r w:rsidR="00A30CA7">
        <w:t>A</w:t>
      </w:r>
      <w:r>
        <w:t xml:space="preserve"> tela inicial </w:t>
      </w:r>
      <w:r w:rsidR="00A30CA7">
        <w:t>possui</w:t>
      </w:r>
      <w:r>
        <w:t xml:space="preserve"> o botão </w:t>
      </w:r>
      <w:r w:rsidRPr="00862E53">
        <w:rPr>
          <w:rFonts w:ascii="Courier New" w:hAnsi="Courier New" w:cs="Courier New"/>
        </w:rPr>
        <w:t>compartilhar</w:t>
      </w:r>
      <w:r w:rsidR="00A30CA7">
        <w:t>,</w:t>
      </w:r>
      <w:r>
        <w:t xml:space="preserve"> permitindo que o usuário compartilhe seus grupos e envie convites </w:t>
      </w:r>
      <w:r w:rsidR="00A30CA7">
        <w:t xml:space="preserve">para </w:t>
      </w:r>
      <w:r>
        <w:t>a</w:t>
      </w:r>
      <w:r w:rsidR="00A30CA7">
        <w:t>s</w:t>
      </w:r>
      <w:r>
        <w:t xml:space="preserve"> pessoas </w:t>
      </w:r>
      <w:r w:rsidR="00A30CA7">
        <w:t>por meio</w:t>
      </w:r>
      <w:r>
        <w:t xml:space="preserve"> das redes sociais</w:t>
      </w:r>
      <w:r w:rsidR="00A30CA7">
        <w:t>.</w:t>
      </w:r>
      <w:r>
        <w:t xml:space="preserve"> </w:t>
      </w:r>
      <w:r w:rsidR="00013A75">
        <w:t>Zucchi (2018)</w:t>
      </w:r>
      <w:r w:rsidR="00A30CA7">
        <w:t xml:space="preserve"> </w:t>
      </w:r>
      <w:r>
        <w:t xml:space="preserve">explica que o usuário só pode compartilhar se está participando de um grupo e possuir o perfil de </w:t>
      </w:r>
      <w:r w:rsidR="00A30CA7">
        <w:t>C</w:t>
      </w:r>
      <w:r>
        <w:t xml:space="preserve">omunicador. Na </w:t>
      </w:r>
      <w:r w:rsidR="00A30CA7">
        <w:fldChar w:fldCharType="begin"/>
      </w:r>
      <w:r w:rsidR="00A30CA7">
        <w:instrText xml:space="preserve"> REF _Ref81939429 \h </w:instrText>
      </w:r>
      <w:r w:rsidR="00A30CA7">
        <w:fldChar w:fldCharType="separate"/>
      </w:r>
      <w:r w:rsidR="0009191B">
        <w:t xml:space="preserve">Figura </w:t>
      </w:r>
      <w:r w:rsidR="0009191B">
        <w:rPr>
          <w:noProof/>
        </w:rPr>
        <w:t>3</w:t>
      </w:r>
      <w:r w:rsidR="00A30CA7">
        <w:fldChar w:fldCharType="end"/>
      </w:r>
      <w:r>
        <w:t xml:space="preserve"> (c) foi desenvolvido a tela para pesquisar grupos, </w:t>
      </w:r>
      <w:r w:rsidR="00A30CA7">
        <w:t xml:space="preserve">que pode ser utilizada </w:t>
      </w:r>
      <w:r>
        <w:t xml:space="preserve">por qualquer usuário </w:t>
      </w:r>
      <w:r w:rsidR="00A30CA7">
        <w:t xml:space="preserve">desde que tenha realizado </w:t>
      </w:r>
      <w:r w:rsidR="00A30CA7" w:rsidRPr="00A30CA7">
        <w:rPr>
          <w:i/>
          <w:iCs/>
        </w:rPr>
        <w:t>login</w:t>
      </w:r>
      <w:r w:rsidR="00A30CA7">
        <w:t>. A</w:t>
      </w:r>
      <w:r>
        <w:t xml:space="preserve"> pesquisa é feita diretamente pela localização dos grupos no mapa, conforme </w:t>
      </w:r>
      <w:r w:rsidR="00A30CA7">
        <w:fldChar w:fldCharType="begin"/>
      </w:r>
      <w:r w:rsidR="00A30CA7">
        <w:instrText xml:space="preserve"> REF _Ref81939429 \h </w:instrText>
      </w:r>
      <w:r w:rsidR="00A30CA7">
        <w:fldChar w:fldCharType="separate"/>
      </w:r>
      <w:r w:rsidR="0009191B">
        <w:t xml:space="preserve">Figura </w:t>
      </w:r>
      <w:r w:rsidR="0009191B">
        <w:rPr>
          <w:noProof/>
        </w:rPr>
        <w:t>3</w:t>
      </w:r>
      <w:r w:rsidR="00A30CA7">
        <w:fldChar w:fldCharType="end"/>
      </w:r>
      <w:r w:rsidR="00A30CA7">
        <w:t xml:space="preserve"> </w:t>
      </w:r>
      <w:r>
        <w:t xml:space="preserve">(c), que ao localizar um grupo no mapa o </w:t>
      </w:r>
      <w:r w:rsidR="00862E53">
        <w:t>aplicativo</w:t>
      </w:r>
      <w:r>
        <w:t xml:space="preserve"> mostra uma breve descrição</w:t>
      </w:r>
      <w:r w:rsidR="00862E53">
        <w:t xml:space="preserve"> (ZUCCHI, 2018).  </w:t>
      </w:r>
    </w:p>
    <w:p w14:paraId="1DE7239E" w14:textId="3028BA92" w:rsidR="00C8363D" w:rsidRDefault="00C8363D" w:rsidP="005E4BC0">
      <w:pPr>
        <w:pStyle w:val="TF-LEGENDA"/>
      </w:pPr>
      <w:bookmarkStart w:id="34" w:name="_Ref81939429"/>
      <w:r>
        <w:t xml:space="preserve">Figura </w:t>
      </w:r>
      <w:fldSimple w:instr=" SEQ Figura \* ARABIC ">
        <w:r w:rsidR="0009191B">
          <w:rPr>
            <w:noProof/>
          </w:rPr>
          <w:t>3</w:t>
        </w:r>
      </w:fldSimple>
      <w:bookmarkEnd w:id="34"/>
      <w:r>
        <w:t xml:space="preserve"> - </w:t>
      </w:r>
      <w:r w:rsidR="00F73E2B" w:rsidRPr="00C37555">
        <w:t>Tela</w:t>
      </w:r>
      <w:r w:rsidR="00F73E2B">
        <w:t xml:space="preserve"> (a) de perfil, (b) de jogo e (c) pesquisar</w:t>
      </w:r>
    </w:p>
    <w:p w14:paraId="0888B2B7" w14:textId="4F340D52" w:rsidR="00390273" w:rsidRDefault="006F3B4C" w:rsidP="005E4BC0">
      <w:pPr>
        <w:pStyle w:val="TF-FIGURA"/>
        <w:rPr>
          <w:noProof/>
        </w:rPr>
      </w:pPr>
      <w:r>
        <w:rPr>
          <w:noProof/>
        </w:rPr>
      </w:r>
      <w:r w:rsidR="006F3B4C">
        <w:rPr>
          <w:noProof/>
        </w:rPr>
        <w:pict w14:anchorId="0C8B1868">
          <v:shape id="_x0000_i1027" type="#_x0000_t75" alt="" style="width:377.55pt;height:167.8pt;visibility:visible;mso-wrap-style:square;mso-width-percent:0;mso-height-percent:0;mso-width-percent:0;mso-height-percent:0" o:bordertopcolor="black" o:borderleftcolor="black" o:borderbottomcolor="black" o:borderrightcolor="black">
            <v:imagedata r:id="rId13" o:title=""/>
            <w10:bordertop type="single" width="8"/>
            <w10:borderleft type="single" width="8"/>
            <w10:borderbottom type="single" width="8"/>
            <w10:borderright type="single" width="8"/>
          </v:shape>
        </w:pict>
      </w:r>
    </w:p>
    <w:p w14:paraId="7E95F83D" w14:textId="473189D4" w:rsidR="00BE5A11" w:rsidRPr="00224A35" w:rsidRDefault="00224A35" w:rsidP="00224A35">
      <w:pPr>
        <w:pStyle w:val="TF-FONTE"/>
      </w:pPr>
      <w:r w:rsidRPr="00224A35">
        <w:t>Fonte: Zucchi (</w:t>
      </w:r>
      <w:r w:rsidR="00BE5A11" w:rsidRPr="00224A35">
        <w:t>2018).</w:t>
      </w:r>
    </w:p>
    <w:p w14:paraId="664B55CF" w14:textId="77777777" w:rsidR="00451B94" w:rsidRDefault="00451B94" w:rsidP="00FC4A9F">
      <w:pPr>
        <w:pStyle w:val="Ttulo1"/>
      </w:pPr>
      <w:bookmarkStart w:id="35" w:name="_Toc54164921"/>
      <w:bookmarkStart w:id="36" w:name="_Toc54165675"/>
      <w:bookmarkStart w:id="37" w:name="_Toc54169333"/>
      <w:bookmarkStart w:id="38" w:name="_Toc96347439"/>
      <w:bookmarkStart w:id="39" w:name="_Toc96357723"/>
      <w:bookmarkStart w:id="40" w:name="_Toc96491866"/>
      <w:bookmarkStart w:id="41" w:name="_Toc411603107"/>
      <w:bookmarkEnd w:id="25"/>
      <w:r>
        <w:t>proposta</w:t>
      </w:r>
    </w:p>
    <w:p w14:paraId="304C6FC8" w14:textId="57034010" w:rsidR="00390273" w:rsidRDefault="00390273" w:rsidP="00390273">
      <w:pPr>
        <w:pStyle w:val="TF-TEXTO"/>
      </w:pPr>
      <w:bookmarkStart w:id="42" w:name="_Toc54164915"/>
      <w:bookmarkStart w:id="43" w:name="_Toc54165669"/>
      <w:bookmarkStart w:id="44" w:name="_Toc54169327"/>
      <w:bookmarkStart w:id="45" w:name="_Toc96347433"/>
      <w:bookmarkStart w:id="46" w:name="_Toc96357717"/>
      <w:bookmarkStart w:id="47" w:name="_Toc96491860"/>
      <w:bookmarkStart w:id="48" w:name="_Toc351015594"/>
      <w:r w:rsidRPr="00062C58">
        <w:t xml:space="preserve">Nesta seção </w:t>
      </w:r>
      <w:r>
        <w:t>são</w:t>
      </w:r>
      <w:r w:rsidRPr="00062C58">
        <w:t xml:space="preserve"> apresentadas </w:t>
      </w:r>
      <w:r>
        <w:t>todas as</w:t>
      </w:r>
      <w:r w:rsidRPr="00062C58">
        <w:t xml:space="preserve"> justificativas para a realização do trabalho proposto (subseção</w:t>
      </w:r>
      <w:r w:rsidR="00F55191">
        <w:t xml:space="preserve"> </w:t>
      </w:r>
      <w:r w:rsidR="00F55191">
        <w:fldChar w:fldCharType="begin"/>
      </w:r>
      <w:r w:rsidR="00F55191">
        <w:instrText xml:space="preserve"> REF _Ref81767198 \r \h </w:instrText>
      </w:r>
      <w:r w:rsidR="00F55191">
        <w:fldChar w:fldCharType="separate"/>
      </w:r>
      <w:r w:rsidR="0009191B">
        <w:t>3.1</w:t>
      </w:r>
      <w:r w:rsidR="00F55191">
        <w:fldChar w:fldCharType="end"/>
      </w:r>
      <w:r w:rsidRPr="00062C58">
        <w:t xml:space="preserve">), </w:t>
      </w:r>
      <w:r>
        <w:t>também serão apresentados</w:t>
      </w:r>
      <w:r w:rsidRPr="00062C58">
        <w:t xml:space="preserve"> os </w:t>
      </w:r>
      <w:r>
        <w:t>principais requisitos</w:t>
      </w:r>
      <w:r w:rsidRPr="00062C58">
        <w:t xml:space="preserve"> (subseção </w:t>
      </w:r>
      <w:r w:rsidR="00F55191">
        <w:fldChar w:fldCharType="begin"/>
      </w:r>
      <w:r w:rsidR="00F55191">
        <w:instrText xml:space="preserve"> REF _Ref81767213 \r \h </w:instrText>
      </w:r>
      <w:r w:rsidR="00F55191">
        <w:fldChar w:fldCharType="separate"/>
      </w:r>
      <w:r w:rsidR="0009191B">
        <w:t>3.2</w:t>
      </w:r>
      <w:r w:rsidR="00F55191">
        <w:fldChar w:fldCharType="end"/>
      </w:r>
      <w:r w:rsidRPr="00062C58">
        <w:t>)</w:t>
      </w:r>
      <w:r>
        <w:t xml:space="preserve"> e por fim é demonstrado </w:t>
      </w:r>
      <w:r w:rsidRPr="00062C58">
        <w:t xml:space="preserve">a metodologia e o cronograma planejado </w:t>
      </w:r>
      <w:r>
        <w:t>na realização</w:t>
      </w:r>
      <w:r w:rsidRPr="00062C58">
        <w:t xml:space="preserve"> do trabalho (subseção </w:t>
      </w:r>
      <w:r w:rsidR="00F55191">
        <w:fldChar w:fldCharType="begin"/>
      </w:r>
      <w:r w:rsidR="00F55191">
        <w:instrText xml:space="preserve"> REF _Ref81767234 \r \h </w:instrText>
      </w:r>
      <w:r w:rsidR="00F55191">
        <w:fldChar w:fldCharType="separate"/>
      </w:r>
      <w:r w:rsidR="0009191B">
        <w:t>3.3</w:t>
      </w:r>
      <w:r w:rsidR="00F55191">
        <w:fldChar w:fldCharType="end"/>
      </w:r>
      <w:r w:rsidRPr="00062C58">
        <w:t>).</w:t>
      </w:r>
    </w:p>
    <w:p w14:paraId="58694102" w14:textId="77777777" w:rsidR="00451B94" w:rsidRDefault="00451B94" w:rsidP="00451B94">
      <w:pPr>
        <w:pStyle w:val="Ttulo2"/>
        <w:spacing w:after="120" w:line="240" w:lineRule="auto"/>
      </w:pPr>
      <w:bookmarkStart w:id="49" w:name="_Ref81767198"/>
      <w:r>
        <w:t>JUSTIFICATIVA</w:t>
      </w:r>
      <w:bookmarkEnd w:id="49"/>
    </w:p>
    <w:p w14:paraId="7CBDCBEE" w14:textId="6E3DE2B5" w:rsidR="00C436B6" w:rsidRDefault="00167F30" w:rsidP="0027228B">
      <w:pPr>
        <w:pStyle w:val="TF-TEXTO"/>
      </w:pPr>
      <w:bookmarkStart w:id="50" w:name="_Ref52025161"/>
      <w:r w:rsidRPr="00167F30">
        <w:t>Na</w:t>
      </w:r>
      <w:r w:rsidR="006D0DB4">
        <w:t>s</w:t>
      </w:r>
      <w:r w:rsidRPr="00167F30">
        <w:t xml:space="preserve"> </w:t>
      </w:r>
      <w:r w:rsidR="006D0DB4" w:rsidRPr="00167F30">
        <w:t>seç</w:t>
      </w:r>
      <w:r w:rsidR="006D0DB4">
        <w:t xml:space="preserve">ões </w:t>
      </w:r>
      <w:r w:rsidR="006D0DB4">
        <w:fldChar w:fldCharType="begin"/>
      </w:r>
      <w:r w:rsidR="006D0DB4">
        <w:instrText xml:space="preserve"> REF _Ref83930007 \r \h </w:instrText>
      </w:r>
      <w:r w:rsidR="006D0DB4">
        <w:fldChar w:fldCharType="separate"/>
      </w:r>
      <w:r w:rsidR="0009191B">
        <w:t>1</w:t>
      </w:r>
      <w:r w:rsidR="006D0DB4">
        <w:fldChar w:fldCharType="end"/>
      </w:r>
      <w:r w:rsidR="006D0DB4">
        <w:t xml:space="preserve"> e </w:t>
      </w:r>
      <w:r>
        <w:fldChar w:fldCharType="begin"/>
      </w:r>
      <w:r>
        <w:instrText xml:space="preserve"> REF _Ref81770001 \r \h </w:instrText>
      </w:r>
      <w:r>
        <w:fldChar w:fldCharType="separate"/>
      </w:r>
      <w:r w:rsidR="0009191B">
        <w:t>2</w:t>
      </w:r>
      <w:r>
        <w:fldChar w:fldCharType="end"/>
      </w:r>
      <w:r w:rsidRPr="00167F30">
        <w:t xml:space="preserve"> foram evidenciados aplicativos que mostram como algumas tecnologias além de solucionar algum problema podem melhorar a interação entre as pessoas</w:t>
      </w:r>
      <w:r>
        <w:t>, v</w:t>
      </w:r>
      <w:r w:rsidR="00390273">
        <w:t>isando facilitar a criação de grupos, promover um melhor controle e uma melhor organização das tarefas atribuídas a cada participante da patota</w:t>
      </w:r>
      <w:r>
        <w:t>.</w:t>
      </w:r>
      <w:r w:rsidR="00865DAB">
        <w:t xml:space="preserve"> </w:t>
      </w:r>
      <w:r w:rsidR="00D634B5">
        <w:t>O</w:t>
      </w:r>
      <w:r w:rsidR="00D634B5" w:rsidRPr="00D634B5">
        <w:t xml:space="preserve"> aplicativo será construído com base no M3C que proporciona um ambiente para que as pessoas possam interagir, comunicar, cooperarem entre si visando alcançar um objetivo</w:t>
      </w:r>
      <w:r w:rsidR="006D0DB4">
        <w:t xml:space="preserve"> em comum</w:t>
      </w:r>
      <w:r w:rsidR="002E540C">
        <w:t xml:space="preserve"> (PIMENTEL </w:t>
      </w:r>
      <w:r w:rsidR="002E540C" w:rsidRPr="00D350DE">
        <w:rPr>
          <w:i/>
          <w:iCs/>
        </w:rPr>
        <w:t>et al</w:t>
      </w:r>
      <w:r w:rsidR="002E540C">
        <w:t xml:space="preserve">., </w:t>
      </w:r>
      <w:r w:rsidR="002E540C">
        <w:lastRenderedPageBreak/>
        <w:t>2006)</w:t>
      </w:r>
      <w:r w:rsidR="00D634B5" w:rsidRPr="00D634B5">
        <w:t xml:space="preserve">. </w:t>
      </w:r>
      <w:r w:rsidR="00390273">
        <w:t>Nesse sentido</w:t>
      </w:r>
      <w:r w:rsidR="008971C7">
        <w:t>,</w:t>
      </w:r>
      <w:r w:rsidR="00390273">
        <w:t xml:space="preserve"> o tema proposto visa</w:t>
      </w:r>
      <w:r w:rsidR="00865DAB">
        <w:t xml:space="preserve"> organizar </w:t>
      </w:r>
      <w:r w:rsidR="00390273">
        <w:t xml:space="preserve">grupos, promover a interação entre os participantes, </w:t>
      </w:r>
      <w:r w:rsidR="00865DAB">
        <w:t>permitindo</w:t>
      </w:r>
      <w:r>
        <w:t xml:space="preserve"> </w:t>
      </w:r>
      <w:r w:rsidR="00390273">
        <w:t>que os usuários pesquisem grupos de patotas e promovam partidas a partir do aplicativo.</w:t>
      </w:r>
      <w:r w:rsidR="008971C7">
        <w:t xml:space="preserve"> Dessa forma, o </w:t>
      </w:r>
      <w:r w:rsidR="008971C7">
        <w:fldChar w:fldCharType="begin"/>
      </w:r>
      <w:r w:rsidR="008971C7">
        <w:instrText xml:space="preserve"> REF _Ref82020809 \h </w:instrText>
      </w:r>
      <w:r w:rsidR="008971C7">
        <w:fldChar w:fldCharType="separate"/>
      </w:r>
      <w:r w:rsidR="0009191B">
        <w:t xml:space="preserve">Quadro </w:t>
      </w:r>
      <w:r w:rsidR="0009191B">
        <w:rPr>
          <w:noProof/>
        </w:rPr>
        <w:t>1</w:t>
      </w:r>
      <w:r w:rsidR="008971C7">
        <w:fldChar w:fldCharType="end"/>
      </w:r>
      <w:r w:rsidR="008971C7">
        <w:t xml:space="preserve"> </w:t>
      </w:r>
      <w:r w:rsidR="00390273">
        <w:t xml:space="preserve">mostra o comparativo entre os trabalhos correlatos, </w:t>
      </w:r>
      <w:r w:rsidR="002F5D39">
        <w:t xml:space="preserve">de modo que </w:t>
      </w:r>
      <w:r w:rsidR="00390273">
        <w:t xml:space="preserve">as linhas </w:t>
      </w:r>
      <w:r w:rsidR="002F5D39">
        <w:t>representam</w:t>
      </w:r>
      <w:r w:rsidR="00390273">
        <w:t xml:space="preserve"> as características do aplicativo e as colunas </w:t>
      </w:r>
      <w:r w:rsidR="002F5D39">
        <w:t xml:space="preserve">trazem </w:t>
      </w:r>
      <w:r w:rsidR="00390273">
        <w:t xml:space="preserve">os trabalhos relacionados. </w:t>
      </w:r>
      <w:bookmarkEnd w:id="50"/>
    </w:p>
    <w:p w14:paraId="6AD33D4B" w14:textId="0BA969AA" w:rsidR="007D11E0" w:rsidRDefault="007D11E0" w:rsidP="007D11E0">
      <w:pPr>
        <w:pStyle w:val="TF-LEGENDA"/>
      </w:pPr>
      <w:bookmarkStart w:id="51" w:name="_Ref81769856"/>
      <w:bookmarkStart w:id="52" w:name="_Ref81771912"/>
      <w:bookmarkStart w:id="53" w:name="_Ref82020809"/>
      <w:bookmarkEnd w:id="51"/>
      <w:bookmarkEnd w:id="52"/>
      <w:r>
        <w:t xml:space="preserve">Quadro </w:t>
      </w:r>
      <w:r w:rsidR="006F3B4C">
        <w:fldChar w:fldCharType="begin"/>
      </w:r>
      <w:r w:rsidR="006F3B4C">
        <w:instrText xml:space="preserve"> SEQ Quadro \* ARABIC </w:instrText>
      </w:r>
      <w:r w:rsidR="006F3B4C">
        <w:fldChar w:fldCharType="separate"/>
      </w:r>
      <w:r w:rsidR="0009191B">
        <w:rPr>
          <w:noProof/>
        </w:rPr>
        <w:t>1</w:t>
      </w:r>
      <w:r w:rsidR="006F3B4C">
        <w:rPr>
          <w:noProof/>
        </w:rPr>
        <w:fldChar w:fldCharType="end"/>
      </w:r>
      <w:bookmarkEnd w:id="53"/>
      <w:r>
        <w:t xml:space="preserve"> - </w:t>
      </w:r>
      <w:r w:rsidRPr="00D40C9F">
        <w:t>Comparativo dos trabalhos correlatos</w:t>
      </w:r>
    </w:p>
    <w:tbl>
      <w:tblPr>
        <w:tblW w:w="0" w:type="auto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4251"/>
        <w:gridCol w:w="1843"/>
        <w:gridCol w:w="1559"/>
        <w:gridCol w:w="1414"/>
      </w:tblGrid>
      <w:tr w:rsidR="00390273" w14:paraId="6A4F4810" w14:textId="77777777" w:rsidTr="00D350DE">
        <w:trPr>
          <w:trHeight w:val="212"/>
          <w:jc w:val="center"/>
        </w:trPr>
        <w:tc>
          <w:tcPr>
            <w:tcW w:w="4251" w:type="dxa"/>
            <w:tcBorders>
              <w:tl2br w:val="single" w:sz="4" w:space="0" w:color="auto"/>
            </w:tcBorders>
            <w:shd w:val="clear" w:color="auto" w:fill="A6A6A6"/>
          </w:tcPr>
          <w:p w14:paraId="21A679C7" w14:textId="77777777" w:rsidR="00390273" w:rsidRPr="0027228B" w:rsidRDefault="00423B2C" w:rsidP="00423B2C">
            <w:pPr>
              <w:pStyle w:val="TF-TEXTOQUADRO"/>
              <w:jc w:val="right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Trabalhos Correlatos</w:t>
            </w:r>
          </w:p>
          <w:p w14:paraId="5274F1FE" w14:textId="41DD8605" w:rsidR="00423B2C" w:rsidRPr="0027228B" w:rsidRDefault="00423B2C" w:rsidP="00423B2C">
            <w:pPr>
              <w:pStyle w:val="TF-TEXTOQUADRO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Características</w:t>
            </w:r>
          </w:p>
        </w:tc>
        <w:tc>
          <w:tcPr>
            <w:tcW w:w="1843" w:type="dxa"/>
            <w:shd w:val="clear" w:color="auto" w:fill="A6A6A6"/>
            <w:vAlign w:val="center"/>
          </w:tcPr>
          <w:p w14:paraId="6B7487AB" w14:textId="77777777" w:rsidR="00390273" w:rsidRPr="0027228B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Kick Off</w:t>
            </w:r>
          </w:p>
          <w:p w14:paraId="7085A8A0" w14:textId="77777777" w:rsidR="00390273" w:rsidRPr="0027228B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Machado (2017)</w:t>
            </w:r>
          </w:p>
        </w:tc>
        <w:tc>
          <w:tcPr>
            <w:tcW w:w="1559" w:type="dxa"/>
            <w:shd w:val="clear" w:color="auto" w:fill="A6A6A6"/>
            <w:vAlign w:val="center"/>
          </w:tcPr>
          <w:p w14:paraId="52A2E58E" w14:textId="77777777" w:rsidR="00390273" w:rsidRPr="0027228B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Chega +</w:t>
            </w:r>
          </w:p>
          <w:p w14:paraId="4E4D53EC" w14:textId="77777777" w:rsidR="00390273" w:rsidRPr="002E540C" w:rsidRDefault="00390273" w:rsidP="008971C7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E540C">
              <w:rPr>
                <w:b/>
                <w:bCs/>
                <w:sz w:val="20"/>
              </w:rPr>
              <w:t>Chega + (2021)</w:t>
            </w:r>
          </w:p>
        </w:tc>
        <w:tc>
          <w:tcPr>
            <w:tcW w:w="1414" w:type="dxa"/>
            <w:shd w:val="clear" w:color="auto" w:fill="A6A6A6"/>
            <w:vAlign w:val="center"/>
          </w:tcPr>
          <w:p w14:paraId="24380345" w14:textId="77777777" w:rsidR="00390273" w:rsidRPr="002E540C" w:rsidRDefault="00390273" w:rsidP="00390273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E540C">
              <w:rPr>
                <w:b/>
                <w:bCs/>
                <w:sz w:val="20"/>
              </w:rPr>
              <w:t>Kevin</w:t>
            </w:r>
          </w:p>
          <w:p w14:paraId="13E243CA" w14:textId="77777777" w:rsidR="00390273" w:rsidRPr="002E540C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E540C">
              <w:rPr>
                <w:b/>
                <w:bCs/>
                <w:sz w:val="20"/>
              </w:rPr>
              <w:t>Zucchi (2018)</w:t>
            </w:r>
          </w:p>
        </w:tc>
      </w:tr>
      <w:tr w:rsidR="00390273" w14:paraId="2FB48F2B" w14:textId="77777777" w:rsidTr="00D350DE">
        <w:trPr>
          <w:trHeight w:val="133"/>
          <w:jc w:val="center"/>
        </w:trPr>
        <w:tc>
          <w:tcPr>
            <w:tcW w:w="4251" w:type="dxa"/>
            <w:shd w:val="clear" w:color="auto" w:fill="auto"/>
          </w:tcPr>
          <w:p w14:paraId="7E8C8A0A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Aplicativos móvei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7098A7FA" w14:textId="77777777" w:rsidR="00390273" w:rsidRPr="0027228B" w:rsidRDefault="00390273" w:rsidP="004E629B">
            <w:pPr>
              <w:pStyle w:val="TF-TEXTOQUADRO"/>
              <w:jc w:val="center"/>
              <w:rPr>
                <w:color w:val="00B050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B7115E3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2C6166E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47E12482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3CE53EC3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Sistema operacional suportad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1A58606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sz w:val="20"/>
              </w:rPr>
              <w:t>Android/IOS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6135D17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sz w:val="20"/>
              </w:rPr>
              <w:t>Android/IOS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2FE6E4B8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sz w:val="20"/>
              </w:rPr>
              <w:t>Android/IOS</w:t>
            </w:r>
          </w:p>
        </w:tc>
      </w:tr>
      <w:tr w:rsidR="00390273" w14:paraId="64251631" w14:textId="77777777" w:rsidTr="00D350DE">
        <w:trPr>
          <w:trHeight w:val="70"/>
          <w:jc w:val="center"/>
        </w:trPr>
        <w:tc>
          <w:tcPr>
            <w:tcW w:w="4251" w:type="dxa"/>
            <w:shd w:val="clear" w:color="auto" w:fill="auto"/>
          </w:tcPr>
          <w:p w14:paraId="23427BE0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time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8970263" w14:textId="77777777" w:rsidR="00390273" w:rsidRPr="0027228B" w:rsidRDefault="00390273" w:rsidP="004E629B">
            <w:pPr>
              <w:pStyle w:val="TF-TEXTOQUADRO"/>
              <w:jc w:val="center"/>
              <w:rPr>
                <w:color w:val="FF0000"/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4436AC7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096433D5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15EA354F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7DD14F42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pagament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61DA81AC" w14:textId="77777777" w:rsidR="00390273" w:rsidRPr="0027228B" w:rsidRDefault="00390273" w:rsidP="004E629B">
            <w:pPr>
              <w:pStyle w:val="TF-TEXTOQUADRO"/>
              <w:jc w:val="center"/>
              <w:rPr>
                <w:color w:val="00B050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6AD968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1C737F60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390273" w14:paraId="38EB0861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550BCA5A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 horári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05EB07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BA3BF69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23F2E940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4CC0786B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2BAD39B2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participante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2F8B2DF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96E4CF2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678AA3F2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63FA8F25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0ED8843B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Realizar avaliaçã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2355795E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11DCBE4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0F239AE9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390273" w14:paraId="150ABFEC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1E52689E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trole de pontos e ranking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5A8437A2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D573192" w14:textId="77777777" w:rsidR="00390273" w:rsidRPr="0027228B" w:rsidRDefault="00390273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35158136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390273" w14:paraId="46EBA494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3AAFA3B5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Notificaçõe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7F282CFE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3530F19" w14:textId="77777777" w:rsidR="00390273" w:rsidRPr="0027228B" w:rsidRDefault="00390273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6477119D" w14:textId="15D3DB32" w:rsidR="00390273" w:rsidRPr="0027228B" w:rsidRDefault="00B4365C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00E7FE09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591594DC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vite via WhatsApp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2BFCA69F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690EE6B" w14:textId="77777777" w:rsidR="00390273" w:rsidRPr="0027228B" w:rsidRDefault="00390273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51172B6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35C7BDD8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5F0951EB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trole de comparecimento em jogos (Check-in)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03989C7C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0B80682" w14:textId="653B7BE3" w:rsidR="00390273" w:rsidRPr="0027228B" w:rsidRDefault="00B53F3F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7EDE6B4F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1BCF8B77" w14:textId="77777777" w:rsidTr="00D350DE">
        <w:trPr>
          <w:trHeight w:val="70"/>
          <w:jc w:val="center"/>
        </w:trPr>
        <w:tc>
          <w:tcPr>
            <w:tcW w:w="4251" w:type="dxa"/>
            <w:shd w:val="clear" w:color="auto" w:fill="auto"/>
          </w:tcPr>
          <w:p w14:paraId="4ACAE2F5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Localização das quadras com geolocalizaçã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6471A286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674E07E" w14:textId="77777777" w:rsidR="00390273" w:rsidRPr="0027228B" w:rsidRDefault="00390273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7CD53E9A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</w:tbl>
    <w:p w14:paraId="5FABAFE5" w14:textId="77777777" w:rsidR="00C436B6" w:rsidRPr="0075781C" w:rsidRDefault="00C436B6" w:rsidP="00B36E4A">
      <w:pPr>
        <w:pStyle w:val="TF-FONTE"/>
      </w:pPr>
      <w:r>
        <w:t>Fonte: elaborado pelo autor.</w:t>
      </w:r>
    </w:p>
    <w:p w14:paraId="46EB3097" w14:textId="1B1A89FE" w:rsidR="00073DEA" w:rsidRDefault="00390273" w:rsidP="00073DEA">
      <w:pPr>
        <w:pStyle w:val="TF-ALNEA"/>
        <w:numPr>
          <w:ilvl w:val="0"/>
          <w:numId w:val="0"/>
        </w:numPr>
        <w:ind w:firstLine="709"/>
        <w:contextualSpacing w:val="0"/>
      </w:pPr>
      <w:r>
        <w:t>N</w:t>
      </w:r>
      <w:r w:rsidR="00CA42E9">
        <w:t>o</w:t>
      </w:r>
      <w:r w:rsidR="00AA19FC">
        <w:t xml:space="preserve"> </w:t>
      </w:r>
      <w:r w:rsidR="00CA42E9">
        <w:fldChar w:fldCharType="begin"/>
      </w:r>
      <w:r w:rsidR="00CA42E9">
        <w:instrText xml:space="preserve"> REF _Ref82020809 \h </w:instrText>
      </w:r>
      <w:r w:rsidR="00CA42E9">
        <w:fldChar w:fldCharType="separate"/>
      </w:r>
      <w:r w:rsidR="0009191B">
        <w:t xml:space="preserve">Quadro </w:t>
      </w:r>
      <w:r w:rsidR="0009191B">
        <w:rPr>
          <w:noProof/>
        </w:rPr>
        <w:t>1</w:t>
      </w:r>
      <w:r w:rsidR="00CA42E9">
        <w:fldChar w:fldCharType="end"/>
      </w:r>
      <w:r w:rsidR="00CA42E9">
        <w:t xml:space="preserve"> </w:t>
      </w:r>
      <w:r>
        <w:t>pode ser visto que</w:t>
      </w:r>
      <w:r w:rsidR="00240F63">
        <w:t xml:space="preserve"> os aplicativos Kick Off</w:t>
      </w:r>
      <w:r w:rsidR="009314E3">
        <w:t xml:space="preserve"> (</w:t>
      </w:r>
      <w:r w:rsidR="009314E3" w:rsidRPr="009314E3">
        <w:t>MACHADO</w:t>
      </w:r>
      <w:r w:rsidR="009314E3">
        <w:t xml:space="preserve">, </w:t>
      </w:r>
      <w:r w:rsidR="009314E3" w:rsidRPr="009314E3">
        <w:t>2017)</w:t>
      </w:r>
      <w:r w:rsidR="009314E3">
        <w:t>)</w:t>
      </w:r>
      <w:r w:rsidR="00240F63">
        <w:t xml:space="preserve">, Chega+ </w:t>
      </w:r>
      <w:r w:rsidR="009314E3">
        <w:t xml:space="preserve">(CHEGA+, 2021) </w:t>
      </w:r>
      <w:r w:rsidR="00240F63">
        <w:t>e Kevin</w:t>
      </w:r>
      <w:r w:rsidR="00740DB3">
        <w:t xml:space="preserve"> </w:t>
      </w:r>
      <w:r w:rsidR="009314E3">
        <w:t xml:space="preserve">(ZUCCHI, 2018) </w:t>
      </w:r>
      <w:r w:rsidR="00740DB3">
        <w:t xml:space="preserve">são </w:t>
      </w:r>
      <w:r w:rsidR="00505B67">
        <w:t>aplicativos móveis disponibilizados</w:t>
      </w:r>
      <w:r w:rsidR="00740DB3">
        <w:t xml:space="preserve"> nas plataformas Android e IOS</w:t>
      </w:r>
      <w:r w:rsidR="008D3103">
        <w:t>.</w:t>
      </w:r>
      <w:r w:rsidR="00740DB3">
        <w:t xml:space="preserve"> </w:t>
      </w:r>
      <w:r w:rsidR="008D3103">
        <w:t>A</w:t>
      </w:r>
      <w:r w:rsidR="00740DB3">
        <w:t xml:space="preserve"> possibilidade de gerenciamento de times só é </w:t>
      </w:r>
      <w:r w:rsidR="00240F63">
        <w:t>encontrada</w:t>
      </w:r>
      <w:r w:rsidR="00740DB3">
        <w:t xml:space="preserve"> nos aplicativos Chega+ e Kevin</w:t>
      </w:r>
      <w:r w:rsidR="008D3103">
        <w:t>.</w:t>
      </w:r>
      <w:r w:rsidR="00240F63">
        <w:t xml:space="preserve"> </w:t>
      </w:r>
      <w:r w:rsidR="00505B67" w:rsidRPr="00505B67">
        <w:t xml:space="preserve">Kick Off e Chega+ se destacam por terem o gerenciamento de pagamento, enquanto Kick Off, Chega+ e kevin se destacam ainda pelas </w:t>
      </w:r>
      <w:r w:rsidR="00073DEA">
        <w:t xml:space="preserve">características de gerenciamento de horário e </w:t>
      </w:r>
      <w:r w:rsidR="00505B67">
        <w:t xml:space="preserve">de </w:t>
      </w:r>
      <w:r w:rsidR="00073DEA">
        <w:t>participantes</w:t>
      </w:r>
      <w:r w:rsidR="00505B67">
        <w:t>.</w:t>
      </w:r>
    </w:p>
    <w:p w14:paraId="124BC9F1" w14:textId="5F9DCFDD" w:rsidR="00F97329" w:rsidRDefault="00073DEA" w:rsidP="008D3103">
      <w:pPr>
        <w:pStyle w:val="TF-ALNEA"/>
        <w:numPr>
          <w:ilvl w:val="0"/>
          <w:numId w:val="0"/>
        </w:numPr>
        <w:ind w:firstLine="709"/>
        <w:contextualSpacing w:val="0"/>
      </w:pPr>
      <w:r>
        <w:t xml:space="preserve">A possibilidade de </w:t>
      </w:r>
      <w:r w:rsidR="00E218BE">
        <w:t xml:space="preserve">realizar </w:t>
      </w:r>
      <w:r>
        <w:t xml:space="preserve">avaliação dos participantes da patota é demonstrada apenas no aplicativo </w:t>
      </w:r>
      <w:r w:rsidR="00E218BE">
        <w:t>C</w:t>
      </w:r>
      <w:r>
        <w:t>hega+</w:t>
      </w:r>
      <w:r w:rsidR="00E218BE">
        <w:t>,</w:t>
      </w:r>
      <w:r>
        <w:t xml:space="preserve"> que contém um </w:t>
      </w:r>
      <w:r w:rsidR="00E218BE">
        <w:t xml:space="preserve">controle de pontos </w:t>
      </w:r>
      <w:r>
        <w:t xml:space="preserve">de ranking dos melhores jogadores. </w:t>
      </w:r>
      <w:r w:rsidR="007F687A">
        <w:t>Kick Off, Chega+ e Kevin</w:t>
      </w:r>
      <w:r w:rsidR="001B0561">
        <w:t xml:space="preserve"> </w:t>
      </w:r>
      <w:r w:rsidR="00390273">
        <w:t xml:space="preserve">tem em comum </w:t>
      </w:r>
      <w:r w:rsidR="00E218BE">
        <w:t xml:space="preserve">o envio de convites via </w:t>
      </w:r>
      <w:r w:rsidR="00E218BE" w:rsidRPr="00E218BE">
        <w:t>whatsapp</w:t>
      </w:r>
      <w:r w:rsidR="00E218BE">
        <w:t xml:space="preserve">. </w:t>
      </w:r>
      <w:r w:rsidR="00B53F3F">
        <w:t>A característica do controle de comparecimento nos jogos só foi encontrada no</w:t>
      </w:r>
      <w:r w:rsidR="00F06A87">
        <w:t>s</w:t>
      </w:r>
      <w:r w:rsidR="00B53F3F">
        <w:t xml:space="preserve"> aplicativo</w:t>
      </w:r>
      <w:r w:rsidR="00F06A87">
        <w:t xml:space="preserve">s </w:t>
      </w:r>
      <w:r w:rsidR="00B53F3F">
        <w:t>Kevin</w:t>
      </w:r>
      <w:r w:rsidR="00F06A87">
        <w:t xml:space="preserve"> e chega+, essa característica se destacou no aplicativo chega+ por </w:t>
      </w:r>
      <w:r w:rsidR="00A9006C">
        <w:t xml:space="preserve">ter disponível </w:t>
      </w:r>
      <w:r w:rsidR="00F06A87">
        <w:t xml:space="preserve">a função de ranking </w:t>
      </w:r>
      <w:r w:rsidR="00A9006C">
        <w:t>d</w:t>
      </w:r>
      <w:r w:rsidR="00F06A87">
        <w:t>os jogadores.</w:t>
      </w:r>
      <w:r w:rsidR="00E218BE" w:rsidRPr="00E218BE">
        <w:t xml:space="preserve"> Além disso, Chega+ e Kevin utilizam o uso de geolocalização para localizar as quadras e grupos de atletas, promovendo melhor usabilidade.</w:t>
      </w:r>
    </w:p>
    <w:p w14:paraId="41287DC7" w14:textId="6B16D73A" w:rsidR="0015454C" w:rsidRDefault="00FC1EFC" w:rsidP="00AE35DF">
      <w:pPr>
        <w:pStyle w:val="TF-ALNEA"/>
        <w:numPr>
          <w:ilvl w:val="0"/>
          <w:numId w:val="0"/>
        </w:numPr>
        <w:ind w:firstLine="709"/>
        <w:contextualSpacing w:val="0"/>
      </w:pPr>
      <w:r w:rsidRPr="00FC1EFC">
        <w:t>Cabe destacar, que levando em consideração os três correlatos que foram apresentados, est</w:t>
      </w:r>
      <w:r w:rsidR="00DB0C93">
        <w:t>a</w:t>
      </w:r>
      <w:r w:rsidRPr="00FC1EFC">
        <w:t xml:space="preserve"> proposta possui semelhança com todos.</w:t>
      </w:r>
      <w:r>
        <w:t xml:space="preserve"> O aplicativo proposto nesse trabalho permi</w:t>
      </w:r>
      <w:r w:rsidR="00200F98">
        <w:t>ti que</w:t>
      </w:r>
      <w:r>
        <w:t xml:space="preserve"> </w:t>
      </w:r>
      <w:r w:rsidR="00043CBA">
        <w:t>o</w:t>
      </w:r>
      <w:r w:rsidR="00200F98">
        <w:t>s</w:t>
      </w:r>
      <w:r>
        <w:t xml:space="preserve"> </w:t>
      </w:r>
      <w:r w:rsidR="00043CBA">
        <w:t>usuário</w:t>
      </w:r>
      <w:r w:rsidR="00200F98">
        <w:t>s</w:t>
      </w:r>
      <w:r>
        <w:t xml:space="preserve"> cri</w:t>
      </w:r>
      <w:r w:rsidR="00200F98">
        <w:t>em</w:t>
      </w:r>
      <w:r w:rsidR="00AE1C04">
        <w:t xml:space="preserve"> ou entr</w:t>
      </w:r>
      <w:r w:rsidR="00200F98">
        <w:t>em</w:t>
      </w:r>
      <w:r w:rsidR="00AE1C04">
        <w:t xml:space="preserve"> em</w:t>
      </w:r>
      <w:r>
        <w:t xml:space="preserve"> </w:t>
      </w:r>
      <w:r w:rsidR="00043CBA">
        <w:t xml:space="preserve">patotas, </w:t>
      </w:r>
      <w:r>
        <w:t>visualizem horários</w:t>
      </w:r>
      <w:r w:rsidR="00AE1C04">
        <w:t xml:space="preserve"> dos jogos</w:t>
      </w:r>
      <w:r w:rsidR="00426D3D">
        <w:t>,</w:t>
      </w:r>
      <w:r w:rsidR="00043CBA">
        <w:t xml:space="preserve"> </w:t>
      </w:r>
      <w:r>
        <w:t>pagamentos</w:t>
      </w:r>
      <w:r w:rsidR="00AE1C04">
        <w:t xml:space="preserve"> realizados</w:t>
      </w:r>
      <w:r w:rsidR="00AE35DF">
        <w:t xml:space="preserve"> </w:t>
      </w:r>
      <w:r w:rsidR="00426D3D">
        <w:t>e um</w:t>
      </w:r>
      <w:r>
        <w:t xml:space="preserve"> ranking</w:t>
      </w:r>
      <w:r w:rsidR="00426D3D">
        <w:t xml:space="preserve"> com as melhores notas,</w:t>
      </w:r>
      <w:r>
        <w:t xml:space="preserve"> </w:t>
      </w:r>
      <w:r w:rsidR="00426D3D">
        <w:t xml:space="preserve">o aplicativo </w:t>
      </w:r>
      <w:r w:rsidR="00AE35DF">
        <w:t>permit</w:t>
      </w:r>
      <w:r w:rsidR="00426D3D">
        <w:t>e</w:t>
      </w:r>
      <w:r w:rsidR="00AE35DF">
        <w:t xml:space="preserve"> que</w:t>
      </w:r>
      <w:r>
        <w:t xml:space="preserve"> o usuário atribu</w:t>
      </w:r>
      <w:r w:rsidR="00AE35DF">
        <w:t>a</w:t>
      </w:r>
      <w:r>
        <w:t xml:space="preserve"> nota a</w:t>
      </w:r>
      <w:r w:rsidR="00200F98">
        <w:t xml:space="preserve">os demais participantes </w:t>
      </w:r>
      <w:r>
        <w:t>d</w:t>
      </w:r>
      <w:r w:rsidR="00200F98">
        <w:t>a</w:t>
      </w:r>
      <w:r>
        <w:t xml:space="preserve"> equipe de acordo com o desempenho nos </w:t>
      </w:r>
      <w:r>
        <w:lastRenderedPageBreak/>
        <w:t>jogos</w:t>
      </w:r>
      <w:r w:rsidR="00426D3D">
        <w:t xml:space="preserve"> e possibilita o</w:t>
      </w:r>
      <w:r w:rsidR="00AE1C04">
        <w:t xml:space="preserve"> envio de convite</w:t>
      </w:r>
      <w:r w:rsidR="00426D3D">
        <w:t xml:space="preserve">s </w:t>
      </w:r>
      <w:r w:rsidR="00AE1C04">
        <w:t xml:space="preserve">via </w:t>
      </w:r>
      <w:r w:rsidR="00BE5E8D">
        <w:t>WhatsApp</w:t>
      </w:r>
      <w:r w:rsidR="00AE1C04">
        <w:t>.</w:t>
      </w:r>
      <w:r w:rsidR="00AE35DF">
        <w:t xml:space="preserve"> </w:t>
      </w:r>
      <w:r w:rsidR="00426D3D">
        <w:t xml:space="preserve">O </w:t>
      </w:r>
      <w:r w:rsidR="005D1512">
        <w:t xml:space="preserve">aplicativo </w:t>
      </w:r>
      <w:r w:rsidR="00426D3D">
        <w:t>possuirá</w:t>
      </w:r>
      <w:r w:rsidR="005D1512">
        <w:t xml:space="preserve"> </w:t>
      </w:r>
      <w:r w:rsidR="00426D3D">
        <w:t xml:space="preserve">um </w:t>
      </w:r>
      <w:r w:rsidR="005D1512">
        <w:t xml:space="preserve">sistema de notificação para </w:t>
      </w:r>
      <w:r w:rsidR="00F0453F">
        <w:t>avisar</w:t>
      </w:r>
      <w:r w:rsidR="005D1512">
        <w:t xml:space="preserve"> os horários </w:t>
      </w:r>
      <w:r w:rsidR="00F0453F">
        <w:t>d</w:t>
      </w:r>
      <w:r w:rsidR="005D1512">
        <w:t>a</w:t>
      </w:r>
      <w:r w:rsidR="00426D3D">
        <w:t>s</w:t>
      </w:r>
      <w:r w:rsidR="005D1512">
        <w:t xml:space="preserve"> partida</w:t>
      </w:r>
      <w:r w:rsidR="00426D3D">
        <w:t>s</w:t>
      </w:r>
      <w:r w:rsidR="00AC09A3">
        <w:t>, uma função de check-in para confirmar a presença no jogo</w:t>
      </w:r>
      <w:r w:rsidR="004B49CC">
        <w:t xml:space="preserve">. Bem como, </w:t>
      </w:r>
      <w:r w:rsidR="00962386">
        <w:t xml:space="preserve">uma função </w:t>
      </w:r>
      <w:r w:rsidR="004B49CC">
        <w:t>de geolocalização que permite a visualização do local dos jogos via Google Maps.</w:t>
      </w:r>
    </w:p>
    <w:p w14:paraId="3A7E36B8" w14:textId="07607F45" w:rsidR="004C5E5A" w:rsidRDefault="004C5E5A" w:rsidP="00390273">
      <w:pPr>
        <w:pStyle w:val="TF-ALNEA"/>
        <w:numPr>
          <w:ilvl w:val="0"/>
          <w:numId w:val="0"/>
        </w:numPr>
        <w:ind w:firstLine="709"/>
        <w:contextualSpacing w:val="0"/>
      </w:pPr>
      <w:r w:rsidRPr="000A2B4D">
        <w:t>A proposta trará como contribuição acadêmica</w:t>
      </w:r>
      <w:r>
        <w:t xml:space="preserve"> a possibilidade de utilização do trabalho desenvolvido como fonte de informações para construção de um</w:t>
      </w:r>
      <w:r w:rsidR="00ED670A">
        <w:t xml:space="preserve"> </w:t>
      </w:r>
      <w:r w:rsidR="00ED670A" w:rsidRPr="00ED670A">
        <w:t xml:space="preserve">aplicativo construído com base no M3C </w:t>
      </w:r>
      <w:r>
        <w:t>voltad</w:t>
      </w:r>
      <w:r w:rsidR="00ED670A">
        <w:t>o</w:t>
      </w:r>
      <w:r>
        <w:t xml:space="preserve"> a interação entre um grupo esportiv</w:t>
      </w:r>
      <w:r w:rsidR="008B5CBC">
        <w:t xml:space="preserve">o, </w:t>
      </w:r>
      <w:r w:rsidR="008B5CBC" w:rsidRPr="000A2B4D">
        <w:t>podendo</w:t>
      </w:r>
      <w:r w:rsidR="008B5CBC">
        <w:t xml:space="preserve"> ser utilizado </w:t>
      </w:r>
      <w:r w:rsidR="008B5CBC" w:rsidRPr="000A2B4D">
        <w:t>como fundamento para novas pesquisas</w:t>
      </w:r>
      <w:r w:rsidR="008B5CBC">
        <w:t>.</w:t>
      </w:r>
      <w:r>
        <w:t xml:space="preserve"> </w:t>
      </w:r>
      <w:r w:rsidR="00F9091B">
        <w:t>Além disso, o</w:t>
      </w:r>
      <w:r w:rsidR="00F9091B" w:rsidRPr="00F9091B">
        <w:t xml:space="preserve"> trabalho também contribui em apresentar o </w:t>
      </w:r>
      <w:r w:rsidR="009314E3">
        <w:t>M</w:t>
      </w:r>
      <w:r w:rsidR="00F9091B" w:rsidRPr="00F9091B">
        <w:t>étodo</w:t>
      </w:r>
      <w:r w:rsidR="009314E3">
        <w:t xml:space="preserve"> </w:t>
      </w:r>
      <w:r w:rsidR="009314E3" w:rsidRPr="00A9319C">
        <w:t>RURUCAg</w:t>
      </w:r>
      <w:r w:rsidR="00F9091B" w:rsidRPr="00F9091B">
        <w:t>, que pode</w:t>
      </w:r>
      <w:r w:rsidR="00ED670A">
        <w:t>rá</w:t>
      </w:r>
      <w:r w:rsidR="00F9091B" w:rsidRPr="00F9091B">
        <w:t xml:space="preserve"> ser utilizado em trabalhos que queiram avaliar a experiência d</w:t>
      </w:r>
      <w:r w:rsidR="00F9091B">
        <w:t>o</w:t>
      </w:r>
      <w:r w:rsidR="00F9091B" w:rsidRPr="00F9091B">
        <w:t xml:space="preserve"> usuário, a usabilidade</w:t>
      </w:r>
      <w:r w:rsidR="00C06347">
        <w:t xml:space="preserve"> </w:t>
      </w:r>
      <w:r w:rsidR="00ED670A" w:rsidRPr="00ED670A">
        <w:t>e da comunicabilidade das interfaces desenvolvidas, bem como de suas funcionalidades.</w:t>
      </w:r>
      <w:r w:rsidR="009314E3">
        <w:t xml:space="preserve"> </w:t>
      </w:r>
      <w:r w:rsidRPr="00D260EA">
        <w:t xml:space="preserve">Como contribuição social, </w:t>
      </w:r>
      <w:r w:rsidR="009314E3">
        <w:t xml:space="preserve">esta proposta se destaca em </w:t>
      </w:r>
      <w:r w:rsidR="009314E3" w:rsidRPr="009314E3">
        <w:t>apoiar a conectividade entre pessoas com o mesmo interesse esportivo e permitir que elas possam se conectar e realizar sua prática esportiva em grupo</w:t>
      </w:r>
      <w:r w:rsidR="006A4E41">
        <w:t xml:space="preserve">. </w:t>
      </w:r>
      <w:r w:rsidR="009314E3">
        <w:t>Já c</w:t>
      </w:r>
      <w:r w:rsidR="006A4E41">
        <w:t>omo contribuição tecnológica pode-se destacar o desenvolvimento de um sistema de ranking</w:t>
      </w:r>
      <w:r w:rsidR="009314E3">
        <w:t>,</w:t>
      </w:r>
      <w:r w:rsidR="006A4E41">
        <w:t xml:space="preserve"> utilizando </w:t>
      </w:r>
      <w:r w:rsidR="00792F78">
        <w:t xml:space="preserve">o </w:t>
      </w:r>
      <w:r w:rsidR="00792F78" w:rsidRPr="00260813">
        <w:rPr>
          <w:i/>
          <w:iCs/>
        </w:rPr>
        <w:t>framework</w:t>
      </w:r>
      <w:r w:rsidR="006A4E41">
        <w:t xml:space="preserve"> Flutter</w:t>
      </w:r>
      <w:r w:rsidR="00064EFE">
        <w:t xml:space="preserve"> e o </w:t>
      </w:r>
      <w:r w:rsidR="00851F2F">
        <w:t>banco de dados</w:t>
      </w:r>
      <w:r w:rsidR="003144DA">
        <w:t xml:space="preserve"> </w:t>
      </w:r>
      <w:r w:rsidR="00851F2F">
        <w:t>firebase</w:t>
      </w:r>
      <w:r w:rsidR="00064EFE">
        <w:t>,</w:t>
      </w:r>
      <w:r w:rsidR="003144DA">
        <w:t xml:space="preserve"> projetado </w:t>
      </w:r>
      <w:r w:rsidR="003144DA" w:rsidRPr="003144DA">
        <w:t xml:space="preserve">para se integrar com aplicativos web e </w:t>
      </w:r>
      <w:r w:rsidR="00260813">
        <w:t>móvel</w:t>
      </w:r>
      <w:r w:rsidR="003144DA" w:rsidRPr="003144DA">
        <w:t xml:space="preserve"> com Software Development Kit</w:t>
      </w:r>
      <w:r w:rsidR="003144DA">
        <w:t xml:space="preserve"> (</w:t>
      </w:r>
      <w:r w:rsidR="003144DA" w:rsidRPr="003144DA">
        <w:t>SDKs</w:t>
      </w:r>
      <w:r w:rsidR="003144DA">
        <w:t>)</w:t>
      </w:r>
      <w:r w:rsidR="001C23C8">
        <w:t xml:space="preserve">. </w:t>
      </w:r>
      <w:r w:rsidR="009314E3">
        <w:t xml:space="preserve">A proposta também visa contribuir </w:t>
      </w:r>
      <w:r w:rsidR="00550533">
        <w:t xml:space="preserve">com </w:t>
      </w:r>
      <w:r w:rsidR="006A4E41">
        <w:t xml:space="preserve">o desenvolvimento de uma integração com o Google Maps utilizando </w:t>
      </w:r>
      <w:r w:rsidR="00D37E84">
        <w:t>o</w:t>
      </w:r>
      <w:r w:rsidR="006A4E41">
        <w:t xml:space="preserve"> </w:t>
      </w:r>
      <w:r w:rsidR="00D37E84">
        <w:t>plugin</w:t>
      </w:r>
      <w:r w:rsidR="006A4E41">
        <w:t xml:space="preserve"> </w:t>
      </w:r>
      <w:r w:rsidR="006A4E41" w:rsidRPr="006A4E41">
        <w:rPr>
          <w:i/>
          <w:iCs/>
        </w:rPr>
        <w:t>geolocation</w:t>
      </w:r>
      <w:r w:rsidR="006A4E41">
        <w:t xml:space="preserve"> disponibilizada para o</w:t>
      </w:r>
      <w:r w:rsidR="00792F78">
        <w:t xml:space="preserve"> </w:t>
      </w:r>
      <w:r w:rsidR="006A4E41">
        <w:t>Flutter.</w:t>
      </w:r>
    </w:p>
    <w:p w14:paraId="212D208A" w14:textId="77777777" w:rsidR="00451B94" w:rsidRDefault="00451B94" w:rsidP="00451B94">
      <w:pPr>
        <w:pStyle w:val="Ttulo2"/>
        <w:spacing w:after="120" w:line="240" w:lineRule="auto"/>
      </w:pPr>
      <w:bookmarkStart w:id="54" w:name="_Ref81767213"/>
      <w:r>
        <w:rPr>
          <w:caps w:val="0"/>
        </w:rPr>
        <w:t>REQUISITOS PRINCIPAIS DO PROBLEMA A SER TRABALHADO</w:t>
      </w:r>
      <w:bookmarkEnd w:id="42"/>
      <w:bookmarkEnd w:id="43"/>
      <w:bookmarkEnd w:id="44"/>
      <w:bookmarkEnd w:id="45"/>
      <w:bookmarkEnd w:id="46"/>
      <w:bookmarkEnd w:id="47"/>
      <w:bookmarkEnd w:id="48"/>
      <w:bookmarkEnd w:id="54"/>
    </w:p>
    <w:p w14:paraId="1315D941" w14:textId="353FA186" w:rsidR="003144DA" w:rsidRDefault="00390273" w:rsidP="003144DA">
      <w:pPr>
        <w:pStyle w:val="TF-TEXTO"/>
      </w:pPr>
      <w:r w:rsidRPr="005F25DC">
        <w:t xml:space="preserve">Nessa </w:t>
      </w:r>
      <w:r>
        <w:t>sub</w:t>
      </w:r>
      <w:r w:rsidRPr="005F25DC">
        <w:t>seção serão especificados os Requisitos Funcionais (RF) e Requisitos Não Funcionais (RNF)</w:t>
      </w:r>
      <w:r>
        <w:t>, conforme</w:t>
      </w:r>
      <w:r w:rsidR="003A4F77">
        <w:t xml:space="preserve"> </w:t>
      </w:r>
      <w:r w:rsidR="003A4F77">
        <w:fldChar w:fldCharType="begin"/>
      </w:r>
      <w:r w:rsidR="003A4F77">
        <w:instrText xml:space="preserve"> REF _Ref82022250 \h </w:instrText>
      </w:r>
      <w:r w:rsidR="003A4F77">
        <w:fldChar w:fldCharType="separate"/>
      </w:r>
      <w:r w:rsidR="0009191B">
        <w:t xml:space="preserve">Quadro </w:t>
      </w:r>
      <w:r w:rsidR="0009191B">
        <w:rPr>
          <w:noProof/>
        </w:rPr>
        <w:t>2</w:t>
      </w:r>
      <w:r w:rsidR="003A4F77">
        <w:fldChar w:fldCharType="end"/>
      </w:r>
      <w:r>
        <w:t>.</w:t>
      </w:r>
    </w:p>
    <w:p w14:paraId="0F99A489" w14:textId="081FC2E9" w:rsidR="003A4F77" w:rsidRDefault="003A4F77" w:rsidP="003A4F77">
      <w:pPr>
        <w:pStyle w:val="TF-LEGENDA"/>
      </w:pPr>
      <w:bookmarkStart w:id="55" w:name="_Ref82022250"/>
      <w:r>
        <w:t xml:space="preserve">Quadro </w:t>
      </w:r>
      <w:r w:rsidR="006F3B4C">
        <w:fldChar w:fldCharType="begin"/>
      </w:r>
      <w:r w:rsidR="006F3B4C">
        <w:instrText xml:space="preserve"> SEQ Quadro \* ARABIC </w:instrText>
      </w:r>
      <w:r w:rsidR="006F3B4C">
        <w:fldChar w:fldCharType="separate"/>
      </w:r>
      <w:r w:rsidR="0009191B">
        <w:rPr>
          <w:noProof/>
        </w:rPr>
        <w:t>2</w:t>
      </w:r>
      <w:r w:rsidR="006F3B4C">
        <w:rPr>
          <w:noProof/>
        </w:rPr>
        <w:fldChar w:fldCharType="end"/>
      </w:r>
      <w:bookmarkEnd w:id="55"/>
      <w:r>
        <w:t xml:space="preserve"> - </w:t>
      </w:r>
      <w:r w:rsidRPr="00ED6986">
        <w:t>Principais Requisitos Funcionais e Não Funcionais</w:t>
      </w:r>
    </w:p>
    <w:tbl>
      <w:tblPr>
        <w:tblW w:w="898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6" w:type="dxa"/>
          <w:right w:w="56" w:type="dxa"/>
        </w:tblCellMar>
        <w:tblLook w:val="0000" w:firstRow="0" w:lastRow="0" w:firstColumn="0" w:lastColumn="0" w:noHBand="0" w:noVBand="0"/>
      </w:tblPr>
      <w:tblGrid>
        <w:gridCol w:w="8321"/>
        <w:gridCol w:w="664"/>
      </w:tblGrid>
      <w:tr w:rsidR="00390273" w:rsidRPr="007E0D87" w14:paraId="3A6CC1A9" w14:textId="77777777" w:rsidTr="004E629B">
        <w:trPr>
          <w:cantSplit/>
          <w:trHeight w:val="72"/>
          <w:jc w:val="center"/>
        </w:trPr>
        <w:tc>
          <w:tcPr>
            <w:tcW w:w="832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nil"/>
            </w:tcBorders>
            <w:shd w:val="clear" w:color="auto" w:fill="A6A6A6"/>
          </w:tcPr>
          <w:p w14:paraId="5892D4A8" w14:textId="38168EAF" w:rsidR="00390273" w:rsidRPr="00D350DE" w:rsidRDefault="00390273" w:rsidP="004E629B">
            <w:pPr>
              <w:pStyle w:val="TF-TEXTOQUADR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O aplicativo deve:</w:t>
            </w:r>
          </w:p>
        </w:tc>
        <w:tc>
          <w:tcPr>
            <w:tcW w:w="6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nil"/>
            </w:tcBorders>
            <w:shd w:val="clear" w:color="auto" w:fill="A6A6A6"/>
            <w:vAlign w:val="center"/>
          </w:tcPr>
          <w:p w14:paraId="13F50926" w14:textId="77777777" w:rsidR="00390273" w:rsidRPr="00D350DE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Tipo</w:t>
            </w:r>
          </w:p>
        </w:tc>
      </w:tr>
      <w:tr w:rsidR="00390273" w:rsidRPr="007E0D87" w14:paraId="1DAE8E59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794E357A" w14:textId="77F5E55D" w:rsidR="00390273" w:rsidRPr="00D350DE" w:rsidRDefault="00407AC8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crie grupos de patotas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4866754B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06C8A9A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4C97A67A" w14:textId="7C6B2B18" w:rsidR="00390273" w:rsidRPr="00D350DE" w:rsidRDefault="00407AC8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</w:t>
            </w:r>
            <w:r w:rsidR="00B31E90" w:rsidRPr="00D350DE">
              <w:rPr>
                <w:bCs/>
                <w:sz w:val="20"/>
              </w:rPr>
              <w:t>r</w:t>
            </w:r>
            <w:r w:rsidRPr="00D350DE">
              <w:rPr>
                <w:bCs/>
                <w:sz w:val="20"/>
              </w:rPr>
              <w:t xml:space="preserve"> que o usuário visualize todos os participantes do grup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0DA6E5C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54E30218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B21F4D6" w14:textId="31F1E1D7" w:rsidR="00390273" w:rsidRPr="00D350DE" w:rsidRDefault="00407AC8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</w:t>
            </w:r>
            <w:r w:rsidR="00B31E90" w:rsidRPr="00D350DE">
              <w:rPr>
                <w:bCs/>
                <w:sz w:val="20"/>
              </w:rPr>
              <w:t>ir</w:t>
            </w:r>
            <w:r w:rsidRPr="00D350DE">
              <w:rPr>
                <w:bCs/>
                <w:sz w:val="20"/>
              </w:rPr>
              <w:t xml:space="preserve"> que o usuário de nota para os participantes da partida</w:t>
            </w:r>
            <w:r w:rsidR="00773B54" w:rsidRPr="00D350DE">
              <w:rPr>
                <w:bCs/>
                <w:sz w:val="20"/>
              </w:rPr>
              <w:t xml:space="preserve"> (Cooper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40BAAF47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773B54" w:rsidRPr="007E0D87" w14:paraId="7737C7AA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59BFD6E" w14:textId="48CF214C" w:rsidR="00773B54" w:rsidRPr="00D350DE" w:rsidRDefault="00773B54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realize o check in (Cooper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C565640" w14:textId="42C40AC2" w:rsidR="00773B54" w:rsidRPr="00D350DE" w:rsidRDefault="00773B54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314C576E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23D4419D" w14:textId="78FB163D" w:rsidR="00390273" w:rsidRPr="00D350DE" w:rsidRDefault="0028631D" w:rsidP="002019D3">
            <w:pPr>
              <w:pStyle w:val="TF-TEXTOQUADRO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</w:t>
            </w:r>
            <w:r w:rsidR="00B31E90" w:rsidRPr="00D350DE">
              <w:rPr>
                <w:bCs/>
                <w:sz w:val="20"/>
              </w:rPr>
              <w:t xml:space="preserve">ermitir que o usuário </w:t>
            </w:r>
            <w:r w:rsidR="00407AC8" w:rsidRPr="00D350DE">
              <w:rPr>
                <w:bCs/>
                <w:sz w:val="20"/>
              </w:rPr>
              <w:t>visualiz</w:t>
            </w:r>
            <w:r w:rsidR="00B31E90" w:rsidRPr="00D350DE">
              <w:rPr>
                <w:bCs/>
                <w:sz w:val="20"/>
              </w:rPr>
              <w:t>e</w:t>
            </w:r>
            <w:r w:rsidR="00407AC8" w:rsidRPr="00D350DE">
              <w:rPr>
                <w:bCs/>
                <w:sz w:val="20"/>
              </w:rPr>
              <w:t xml:space="preserve"> o ranking das melhores notas do grupo</w:t>
            </w:r>
            <w:r w:rsidR="00773B54" w:rsidRPr="00D350DE">
              <w:rPr>
                <w:bCs/>
                <w:sz w:val="20"/>
              </w:rPr>
              <w:t xml:space="preserve"> (Comunic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20E5F748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69F3AA19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8C2DB5F" w14:textId="751FD1C0" w:rsidR="00390273" w:rsidRPr="00D350DE" w:rsidRDefault="0028631D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</w:t>
            </w:r>
            <w:r w:rsidR="00407AC8" w:rsidRPr="00D350DE">
              <w:rPr>
                <w:bCs/>
                <w:sz w:val="20"/>
              </w:rPr>
              <w:t>ermit</w:t>
            </w:r>
            <w:r w:rsidR="00B31E90" w:rsidRPr="00D350DE">
              <w:rPr>
                <w:bCs/>
                <w:sz w:val="20"/>
              </w:rPr>
              <w:t>ir que</w:t>
            </w:r>
            <w:r w:rsidR="00407AC8" w:rsidRPr="00D350DE">
              <w:rPr>
                <w:bCs/>
                <w:sz w:val="20"/>
              </w:rPr>
              <w:t xml:space="preserve"> o</w:t>
            </w:r>
            <w:r w:rsidR="00B31E90" w:rsidRPr="00D350DE">
              <w:rPr>
                <w:bCs/>
                <w:sz w:val="20"/>
              </w:rPr>
              <w:t xml:space="preserve"> usuário</w:t>
            </w:r>
            <w:r w:rsidR="00407AC8" w:rsidRPr="00D350DE">
              <w:rPr>
                <w:bCs/>
                <w:sz w:val="20"/>
              </w:rPr>
              <w:t xml:space="preserve"> envi</w:t>
            </w:r>
            <w:r w:rsidR="00B31E90" w:rsidRPr="00D350DE">
              <w:rPr>
                <w:bCs/>
                <w:sz w:val="20"/>
              </w:rPr>
              <w:t xml:space="preserve">e </w:t>
            </w:r>
            <w:r w:rsidR="00407AC8" w:rsidRPr="00D350DE">
              <w:rPr>
                <w:bCs/>
                <w:sz w:val="20"/>
              </w:rPr>
              <w:t>convites para jogos via rede social</w:t>
            </w:r>
            <w:r w:rsidR="00773B54" w:rsidRPr="00D350DE">
              <w:rPr>
                <w:bCs/>
                <w:sz w:val="20"/>
              </w:rPr>
              <w:t xml:space="preserve"> (Coorden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46669F22" w14:textId="0D77246F" w:rsidR="00390273" w:rsidRPr="00D350DE" w:rsidRDefault="00407AC8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08C2AF8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43D17D9D" w14:textId="542FD090" w:rsidR="00390273" w:rsidRPr="00D350DE" w:rsidRDefault="0028631D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</w:t>
            </w:r>
            <w:r w:rsidR="0000542F" w:rsidRPr="00D350DE">
              <w:rPr>
                <w:bCs/>
                <w:sz w:val="20"/>
              </w:rPr>
              <w:t>ermit</w:t>
            </w:r>
            <w:r w:rsidR="00B31E90" w:rsidRPr="00D350DE">
              <w:rPr>
                <w:bCs/>
                <w:sz w:val="20"/>
              </w:rPr>
              <w:t>ir que o usuário visualize notificações</w:t>
            </w:r>
            <w:r w:rsidR="00773B54" w:rsidRPr="00D350DE">
              <w:rPr>
                <w:bCs/>
                <w:sz w:val="20"/>
              </w:rPr>
              <w:t xml:space="preserve"> (Comunic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6CCC587" w14:textId="76346934" w:rsidR="00390273" w:rsidRPr="00D350DE" w:rsidRDefault="0000542F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0E4D732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2FD57017" w14:textId="04D07D70" w:rsidR="00390273" w:rsidRPr="00D350DE" w:rsidRDefault="00423B2C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s</w:t>
            </w:r>
            <w:r w:rsidR="00773B54" w:rsidRPr="00D350DE">
              <w:rPr>
                <w:bCs/>
                <w:sz w:val="20"/>
              </w:rPr>
              <w:t xml:space="preserve">er construído com </w:t>
            </w:r>
            <w:r w:rsidR="00AB3EA9" w:rsidRPr="00D350DE">
              <w:rPr>
                <w:bCs/>
                <w:sz w:val="20"/>
              </w:rPr>
              <w:t xml:space="preserve">o </w:t>
            </w:r>
            <w:r w:rsidR="00AB3EA9" w:rsidRPr="00D350DE">
              <w:rPr>
                <w:bCs/>
                <w:i/>
                <w:iCs/>
                <w:sz w:val="20"/>
              </w:rPr>
              <w:t>framework</w:t>
            </w:r>
            <w:r w:rsidR="00AB3EA9" w:rsidRPr="00D350DE">
              <w:rPr>
                <w:bCs/>
                <w:sz w:val="20"/>
              </w:rPr>
              <w:t xml:space="preserve"> </w:t>
            </w:r>
            <w:r w:rsidR="00663FDE" w:rsidRPr="00D350DE">
              <w:rPr>
                <w:bCs/>
                <w:sz w:val="20"/>
              </w:rPr>
              <w:t>Flutter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2A3A0137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90273" w:rsidRPr="007E0D87" w14:paraId="797BAF3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4C4830CE" w14:textId="2A092D58" w:rsidR="00390273" w:rsidRPr="00D350DE" w:rsidRDefault="000945E3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sz w:val="20"/>
              </w:rPr>
              <w:t>ter integração com a API do Google Maps.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0885362A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90273" w:rsidRPr="007E0D87" w14:paraId="75A26D39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18FEAA07" w14:textId="62142751" w:rsidR="00390273" w:rsidRPr="00D350DE" w:rsidRDefault="00773B54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 xml:space="preserve">ter </w:t>
            </w:r>
            <w:r w:rsidR="00663FDE" w:rsidRPr="00D350DE">
              <w:rPr>
                <w:bCs/>
                <w:sz w:val="20"/>
              </w:rPr>
              <w:t xml:space="preserve">disponibilidade de visualização de notificações  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CCD938C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90273" w:rsidRPr="007E0D87" w14:paraId="7D933411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73451E36" w14:textId="5E6335FC" w:rsidR="00390273" w:rsidRPr="00D350DE" w:rsidRDefault="00773B54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 xml:space="preserve">ter </w:t>
            </w:r>
            <w:r w:rsidR="00663FDE" w:rsidRPr="00D350DE">
              <w:rPr>
                <w:bCs/>
                <w:sz w:val="20"/>
              </w:rPr>
              <w:t>disponibilidade de visualização do ranking de pontuaçã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3DA4FD38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90273" w:rsidRPr="007E0D87" w14:paraId="77B25A22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13417181" w14:textId="66BC28A4" w:rsidR="00390273" w:rsidRPr="00D350DE" w:rsidRDefault="00F1166C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sz w:val="20"/>
              </w:rPr>
              <w:t>utilizar o Método RURUCAg para modelar a relação dos requisitos com as heurísticas de Nielsen.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0AC291F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773B54" w:rsidRPr="007E0D87" w14:paraId="4BA85A84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E9E16CA" w14:textId="318E9803" w:rsidR="00773B54" w:rsidRPr="00D350DE" w:rsidRDefault="00773B54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utilizar o Método RURUCAg para avaliar a usabilidade, a comunicabilidade e a experiência de uso das interfaces desenvolvidas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1DD2383" w14:textId="618DEE18" w:rsidR="00773B54" w:rsidRPr="00D350DE" w:rsidRDefault="00773B54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0945E3" w:rsidRPr="007E0D87" w14:paraId="5FB54145" w14:textId="77777777" w:rsidTr="00423B2C">
        <w:trPr>
          <w:trHeight w:val="92"/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6DB5F1D3" w14:textId="67DA06E5" w:rsidR="000945E3" w:rsidRPr="00D350DE" w:rsidRDefault="000945E3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utilizar o banco de dados NoSQL Firebase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80B2C73" w14:textId="2C568407" w:rsidR="000945E3" w:rsidRPr="00D350DE" w:rsidRDefault="000945E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773B54" w:rsidRPr="007E0D87" w14:paraId="47E6A308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C896D6F" w14:textId="7DF5BD11" w:rsidR="00773B54" w:rsidRPr="00D350DE" w:rsidRDefault="00773B54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ser construído com base no M3C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1F3824C0" w14:textId="5977D953" w:rsidR="00773B54" w:rsidRPr="00D350DE" w:rsidRDefault="00773B54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773B54" w:rsidRPr="007E0D87" w14:paraId="412D5979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3A9078BD" w14:textId="75A7F9ED" w:rsidR="00773B54" w:rsidRPr="00D350DE" w:rsidRDefault="00773B54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ser construído com base nos padrões do material design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374C16D" w14:textId="28BE81E6" w:rsidR="00773B54" w:rsidRPr="00D350DE" w:rsidRDefault="00773B54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</w:tbl>
    <w:p w14:paraId="0F87674E" w14:textId="22B4DDD4" w:rsidR="00390273" w:rsidRPr="00286FED" w:rsidRDefault="00390273" w:rsidP="007B5E96">
      <w:pPr>
        <w:pStyle w:val="TF-FONTE"/>
      </w:pPr>
      <w:r w:rsidRPr="00AA19FC">
        <w:t>Fonte: elaborado pelo autor.</w:t>
      </w:r>
    </w:p>
    <w:p w14:paraId="2AA9AD76" w14:textId="77777777" w:rsidR="00451B94" w:rsidRDefault="00451B94" w:rsidP="00451B94">
      <w:pPr>
        <w:pStyle w:val="Ttulo2"/>
        <w:spacing w:after="120" w:line="240" w:lineRule="auto"/>
      </w:pPr>
      <w:bookmarkStart w:id="56" w:name="_Ref81767234"/>
      <w:r>
        <w:lastRenderedPageBreak/>
        <w:t>METODOLOGIA</w:t>
      </w:r>
      <w:bookmarkEnd w:id="56"/>
    </w:p>
    <w:p w14:paraId="537B38C5" w14:textId="5278E62C" w:rsidR="00451B94" w:rsidRPr="007E0D87" w:rsidRDefault="008D02EC" w:rsidP="00451B94">
      <w:pPr>
        <w:pStyle w:val="TF-TEXTO"/>
      </w:pPr>
      <w:r w:rsidRPr="008D02EC">
        <w:t>A metodologia desta proposta será composta pelos seguintes instrumentos metodológicos:</w:t>
      </w:r>
    </w:p>
    <w:p w14:paraId="43659CE1" w14:textId="56C4F664" w:rsidR="00925656" w:rsidRPr="00A9319C" w:rsidRDefault="00925656" w:rsidP="00925656">
      <w:pPr>
        <w:pStyle w:val="TF-ALNEA"/>
        <w:numPr>
          <w:ilvl w:val="0"/>
          <w:numId w:val="20"/>
        </w:numPr>
      </w:pPr>
      <w:r w:rsidRPr="00A9319C">
        <w:t xml:space="preserve">pesquisa na literatura: realizar uma </w:t>
      </w:r>
      <w:r>
        <w:t>pesquisa</w:t>
      </w:r>
      <w:r w:rsidRPr="00A9319C">
        <w:t xml:space="preserve"> mais aprofundada da literatura sobre os assuntos citados na revisão bibliográfica e trabalhos correlatos;</w:t>
      </w:r>
    </w:p>
    <w:p w14:paraId="03B284FD" w14:textId="3D63649A" w:rsidR="00925656" w:rsidRPr="00A9319C" w:rsidRDefault="00925656" w:rsidP="00925656">
      <w:pPr>
        <w:pStyle w:val="TF-ALNEA"/>
      </w:pPr>
      <w:r w:rsidRPr="00A9319C">
        <w:t xml:space="preserve">especificação e análise: </w:t>
      </w:r>
      <w:r w:rsidR="005E4BC0" w:rsidRPr="005E4BC0">
        <w:t>reavaliar os requisitos funcionais e não funcionais já definidos</w:t>
      </w:r>
      <w:r w:rsidR="005E4BC0">
        <w:t xml:space="preserve">, </w:t>
      </w:r>
      <w:r w:rsidRPr="00A9319C">
        <w:t>formaliza</w:t>
      </w:r>
      <w:r w:rsidR="005E4BC0">
        <w:t>ndo</w:t>
      </w:r>
      <w:r w:rsidRPr="00A9319C">
        <w:t xml:space="preserve"> as funcionalidades d</w:t>
      </w:r>
      <w:r w:rsidR="00C369CF">
        <w:t xml:space="preserve">o aplicativo </w:t>
      </w:r>
      <w:r w:rsidRPr="00A9319C">
        <w:t>por meio de casos de uso</w:t>
      </w:r>
      <w:r w:rsidR="00C369CF">
        <w:t>,</w:t>
      </w:r>
      <w:r w:rsidRPr="00A9319C">
        <w:t xml:space="preserve"> </w:t>
      </w:r>
      <w:r w:rsidR="00C369CF">
        <w:t>d</w:t>
      </w:r>
      <w:r w:rsidRPr="00A9319C">
        <w:t>e diagramas</w:t>
      </w:r>
      <w:r w:rsidR="00C369CF">
        <w:t xml:space="preserve"> de casos de uso e</w:t>
      </w:r>
      <w:r w:rsidRPr="00A9319C">
        <w:t xml:space="preserve"> de atividade da Unified Modeling Language (UML)</w:t>
      </w:r>
      <w:r w:rsidR="00C369CF" w:rsidRPr="00C369CF">
        <w:t>, bem como outros diagramas da UML</w:t>
      </w:r>
      <w:r w:rsidR="005E4BC0">
        <w:t>,</w:t>
      </w:r>
      <w:r w:rsidR="00C369CF" w:rsidRPr="00C369CF">
        <w:t xml:space="preserve"> utiliza</w:t>
      </w:r>
      <w:r w:rsidR="005E4BC0">
        <w:t>n</w:t>
      </w:r>
      <w:r w:rsidR="00C369CF" w:rsidRPr="00C369CF">
        <w:t xml:space="preserve">do a ferramenta </w:t>
      </w:r>
      <w:r w:rsidR="00045A45" w:rsidRPr="00045A45">
        <w:t>draw.io</w:t>
      </w:r>
      <w:r w:rsidR="005E4BC0">
        <w:t>;</w:t>
      </w:r>
    </w:p>
    <w:p w14:paraId="4D3C6B7A" w14:textId="3349B402" w:rsidR="00925656" w:rsidRPr="00A9319C" w:rsidRDefault="00925656" w:rsidP="00925656">
      <w:pPr>
        <w:pStyle w:val="TF-ALNEA"/>
      </w:pPr>
      <w:r w:rsidRPr="00A9319C">
        <w:t>implementação</w:t>
      </w:r>
      <w:r>
        <w:t>: implementar toda a parte de telas</w:t>
      </w:r>
      <w:r w:rsidR="002E4FC4">
        <w:t xml:space="preserve"> e funções</w:t>
      </w:r>
      <w:r>
        <w:t xml:space="preserve"> d</w:t>
      </w:r>
      <w:r w:rsidR="00C369CF">
        <w:t>o</w:t>
      </w:r>
      <w:r>
        <w:t xml:space="preserve"> aplica</w:t>
      </w:r>
      <w:r w:rsidR="00C369CF">
        <w:t>tivo</w:t>
      </w:r>
      <w:r>
        <w:t xml:space="preserve"> utilizando o </w:t>
      </w:r>
      <w:r w:rsidRPr="00C369CF">
        <w:rPr>
          <w:i/>
          <w:iCs/>
        </w:rPr>
        <w:t>framework</w:t>
      </w:r>
      <w:r>
        <w:t xml:space="preserve"> Flutter</w:t>
      </w:r>
      <w:r w:rsidR="00423B2C">
        <w:t xml:space="preserve">, bem como </w:t>
      </w:r>
      <w:r w:rsidR="00423B2C" w:rsidRPr="00A9319C">
        <w:t xml:space="preserve">implementar a integração </w:t>
      </w:r>
      <w:r w:rsidR="00423B2C">
        <w:t xml:space="preserve">utilizando o </w:t>
      </w:r>
      <w:r w:rsidR="00423B2C" w:rsidRPr="00C369CF">
        <w:rPr>
          <w:i/>
          <w:iCs/>
        </w:rPr>
        <w:t>plugin</w:t>
      </w:r>
      <w:r w:rsidR="00423B2C">
        <w:t xml:space="preserve"> </w:t>
      </w:r>
      <w:r w:rsidR="00423B2C" w:rsidRPr="002E4FC4">
        <w:rPr>
          <w:i/>
          <w:iCs/>
        </w:rPr>
        <w:t>geolocation</w:t>
      </w:r>
      <w:r w:rsidR="00423B2C">
        <w:t xml:space="preserve"> do </w:t>
      </w:r>
      <w:r w:rsidR="00423B2C" w:rsidRPr="00C369CF">
        <w:rPr>
          <w:i/>
          <w:iCs/>
        </w:rPr>
        <w:t>framework</w:t>
      </w:r>
      <w:r w:rsidR="00423B2C">
        <w:t xml:space="preserve"> Flutter</w:t>
      </w:r>
      <w:r w:rsidR="005E4BC0">
        <w:t>;</w:t>
      </w:r>
    </w:p>
    <w:p w14:paraId="20D26914" w14:textId="415382E3" w:rsidR="00925656" w:rsidRPr="00A9319C" w:rsidRDefault="00925656" w:rsidP="00925656">
      <w:pPr>
        <w:pStyle w:val="TF-ALNEA"/>
      </w:pPr>
      <w:r w:rsidRPr="00A9319C">
        <w:t>verificação e validação:</w:t>
      </w:r>
      <w:r w:rsidR="00F1166C" w:rsidRPr="00F1166C">
        <w:t xml:space="preserve"> </w:t>
      </w:r>
      <w:r w:rsidR="00F1166C" w:rsidRPr="00A9319C">
        <w:t>validar a usabilidade da solução pelo Método Relationship of M3C with User Requirements and Usability and Communicability Assessment in groupware (RURUCAg).</w:t>
      </w:r>
    </w:p>
    <w:p w14:paraId="0736E88C" w14:textId="6E34DFD5" w:rsidR="00AA19FC" w:rsidRDefault="00451B94" w:rsidP="008056DA">
      <w:pPr>
        <w:pStyle w:val="TF-TEXTO"/>
      </w:pPr>
      <w:r>
        <w:t>As etapas serão realizadas nos períodos relacionados n</w:t>
      </w:r>
      <w:r w:rsidR="002019D3">
        <w:t xml:space="preserve">o </w:t>
      </w:r>
      <w:r w:rsidR="002019D3">
        <w:fldChar w:fldCharType="begin"/>
      </w:r>
      <w:r w:rsidR="002019D3">
        <w:instrText xml:space="preserve"> REF _Ref82371853 \h </w:instrText>
      </w:r>
      <w:r w:rsidR="002019D3">
        <w:fldChar w:fldCharType="separate"/>
      </w:r>
      <w:r w:rsidR="0009191B">
        <w:t xml:space="preserve">Quadro </w:t>
      </w:r>
      <w:r w:rsidR="0009191B">
        <w:rPr>
          <w:noProof/>
        </w:rPr>
        <w:t>3</w:t>
      </w:r>
      <w:r w:rsidR="002019D3">
        <w:fldChar w:fldCharType="end"/>
      </w:r>
      <w:r>
        <w:t>.</w:t>
      </w:r>
    </w:p>
    <w:p w14:paraId="7AC5A47C" w14:textId="65054145" w:rsidR="008056DA" w:rsidRDefault="008056DA" w:rsidP="008056DA">
      <w:pPr>
        <w:pStyle w:val="TF-LEGENDA"/>
      </w:pPr>
      <w:bookmarkStart w:id="57" w:name="_Ref82371853"/>
      <w:r>
        <w:t xml:space="preserve">Quadro </w:t>
      </w:r>
      <w:r w:rsidR="006F3B4C">
        <w:fldChar w:fldCharType="begin"/>
      </w:r>
      <w:r w:rsidR="006F3B4C">
        <w:instrText xml:space="preserve"> SEQ Quadro \* ARABIC </w:instrText>
      </w:r>
      <w:r w:rsidR="006F3B4C">
        <w:fldChar w:fldCharType="separate"/>
      </w:r>
      <w:r w:rsidR="0009191B">
        <w:rPr>
          <w:noProof/>
        </w:rPr>
        <w:t>3</w:t>
      </w:r>
      <w:r w:rsidR="006F3B4C">
        <w:rPr>
          <w:noProof/>
        </w:rPr>
        <w:fldChar w:fldCharType="end"/>
      </w:r>
      <w:bookmarkEnd w:id="57"/>
      <w:r>
        <w:t xml:space="preserve"> - </w:t>
      </w:r>
      <w:r w:rsidRPr="00ED0E57">
        <w:t>Cronograma</w:t>
      </w:r>
    </w:p>
    <w:tbl>
      <w:tblPr>
        <w:tblW w:w="900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6" w:type="dxa"/>
          <w:right w:w="56" w:type="dxa"/>
        </w:tblCellMar>
        <w:tblLook w:val="0000" w:firstRow="0" w:lastRow="0" w:firstColumn="0" w:lastColumn="0" w:noHBand="0" w:noVBand="0"/>
      </w:tblPr>
      <w:tblGrid>
        <w:gridCol w:w="6171"/>
        <w:gridCol w:w="273"/>
        <w:gridCol w:w="284"/>
        <w:gridCol w:w="284"/>
        <w:gridCol w:w="284"/>
        <w:gridCol w:w="284"/>
        <w:gridCol w:w="284"/>
        <w:gridCol w:w="284"/>
        <w:gridCol w:w="284"/>
        <w:gridCol w:w="284"/>
        <w:gridCol w:w="289"/>
      </w:tblGrid>
      <w:tr w:rsidR="005E4BC0" w:rsidRPr="007E0D87" w14:paraId="1B7AA822" w14:textId="77777777" w:rsidTr="005E4BC0">
        <w:trPr>
          <w:cantSplit/>
          <w:jc w:val="center"/>
        </w:trPr>
        <w:tc>
          <w:tcPr>
            <w:tcW w:w="6171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6B0FCDE9" w14:textId="77777777" w:rsidR="005E4BC0" w:rsidRPr="00D350DE" w:rsidRDefault="005E4BC0" w:rsidP="005E4BC0">
            <w:pPr>
              <w:pStyle w:val="TF-TEXTOQUADRO"/>
              <w:jc w:val="right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Quinzenas</w:t>
            </w:r>
          </w:p>
          <w:p w14:paraId="0E55C620" w14:textId="77777777" w:rsidR="005E4BC0" w:rsidRPr="00D350DE" w:rsidRDefault="005E4BC0" w:rsidP="00470C41">
            <w:pPr>
              <w:pStyle w:val="TF-TEXTOQUADRO"/>
              <w:rPr>
                <w:b/>
                <w:bCs/>
                <w:sz w:val="20"/>
              </w:rPr>
            </w:pPr>
          </w:p>
          <w:p w14:paraId="53D89C05" w14:textId="5034A2C9" w:rsidR="005E4BC0" w:rsidRPr="00D350DE" w:rsidRDefault="005E4BC0" w:rsidP="00470C41">
            <w:pPr>
              <w:pStyle w:val="TF-TEXTOQUADR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Etapas</w:t>
            </w:r>
          </w:p>
        </w:tc>
        <w:tc>
          <w:tcPr>
            <w:tcW w:w="2834" w:type="dxa"/>
            <w:gridSpan w:val="10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6A6A6"/>
          </w:tcPr>
          <w:p w14:paraId="37E65C96" w14:textId="3C66339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022</w:t>
            </w:r>
          </w:p>
        </w:tc>
      </w:tr>
      <w:tr w:rsidR="005E4BC0" w:rsidRPr="007E0D87" w14:paraId="0F150138" w14:textId="77777777" w:rsidTr="005E4BC0">
        <w:trPr>
          <w:cantSplit/>
          <w:jc w:val="center"/>
        </w:trPr>
        <w:tc>
          <w:tcPr>
            <w:tcW w:w="6171" w:type="dxa"/>
            <w:vMerge/>
            <w:tcBorders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4B90D853" w14:textId="4E720E6E" w:rsidR="005E4BC0" w:rsidRPr="00D350DE" w:rsidRDefault="005E4BC0" w:rsidP="00470C41">
            <w:pPr>
              <w:pStyle w:val="TF-TEXTOQUADRO"/>
              <w:rPr>
                <w:b/>
                <w:bCs/>
                <w:sz w:val="20"/>
              </w:rPr>
            </w:pPr>
          </w:p>
        </w:tc>
        <w:tc>
          <w:tcPr>
            <w:tcW w:w="557" w:type="dxa"/>
            <w:gridSpan w:val="2"/>
            <w:tcBorders>
              <w:left w:val="single" w:sz="4" w:space="0" w:color="auto"/>
            </w:tcBorders>
            <w:shd w:val="clear" w:color="auto" w:fill="A6A6A6"/>
          </w:tcPr>
          <w:p w14:paraId="0EC7B5EE" w14:textId="4E1DDC1D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fev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1E9B33C5" w14:textId="573E81A9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mar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431DCAE8" w14:textId="1289E685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abr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68FE04EA" w14:textId="6453658F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maio</w:t>
            </w:r>
          </w:p>
        </w:tc>
        <w:tc>
          <w:tcPr>
            <w:tcW w:w="573" w:type="dxa"/>
            <w:gridSpan w:val="2"/>
            <w:shd w:val="clear" w:color="auto" w:fill="A6A6A6"/>
          </w:tcPr>
          <w:p w14:paraId="740F6EA7" w14:textId="56E21C60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jun.</w:t>
            </w:r>
          </w:p>
        </w:tc>
      </w:tr>
      <w:tr w:rsidR="005E4BC0" w:rsidRPr="007E0D87" w14:paraId="38073DBD" w14:textId="77777777" w:rsidTr="005E4BC0">
        <w:trPr>
          <w:cantSplit/>
          <w:jc w:val="center"/>
        </w:trPr>
        <w:tc>
          <w:tcPr>
            <w:tcW w:w="6171" w:type="dxa"/>
            <w:vMerge/>
            <w:tcBorders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33DC8142" w14:textId="78482514" w:rsidR="005E4BC0" w:rsidRPr="00D350DE" w:rsidRDefault="005E4BC0" w:rsidP="00470C41">
            <w:pPr>
              <w:pStyle w:val="TF-TEXTOQUADRO"/>
              <w:rPr>
                <w:b/>
                <w:bCs/>
                <w:sz w:val="20"/>
              </w:rPr>
            </w:pPr>
          </w:p>
        </w:tc>
        <w:tc>
          <w:tcPr>
            <w:tcW w:w="273" w:type="dxa"/>
            <w:tcBorders>
              <w:left w:val="single" w:sz="4" w:space="0" w:color="auto"/>
              <w:bottom w:val="single" w:sz="4" w:space="0" w:color="auto"/>
            </w:tcBorders>
            <w:shd w:val="clear" w:color="auto" w:fill="A6A6A6"/>
          </w:tcPr>
          <w:p w14:paraId="2D57987F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1481F99C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5951955C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29DBD366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7149B5E3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33D3AA65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5A3CB1F1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65834ECE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79731005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9" w:type="dxa"/>
            <w:tcBorders>
              <w:bottom w:val="single" w:sz="4" w:space="0" w:color="auto"/>
            </w:tcBorders>
            <w:shd w:val="clear" w:color="auto" w:fill="A6A6A6"/>
          </w:tcPr>
          <w:p w14:paraId="4E3A9231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</w:tr>
      <w:tr w:rsidR="00451B94" w:rsidRPr="007E0D87" w14:paraId="31CA196F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08D850A2" w14:textId="153BCDA4" w:rsidR="00451B94" w:rsidRPr="00D350DE" w:rsidRDefault="002E4FC4" w:rsidP="00470C41">
            <w:pPr>
              <w:pStyle w:val="TF-TEXTOQUADRO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squisa na literatura</w:t>
            </w:r>
          </w:p>
        </w:tc>
        <w:tc>
          <w:tcPr>
            <w:tcW w:w="273" w:type="dxa"/>
            <w:tcBorders>
              <w:bottom w:val="single" w:sz="4" w:space="0" w:color="auto"/>
            </w:tcBorders>
            <w:shd w:val="clear" w:color="auto" w:fill="AEAAAA"/>
          </w:tcPr>
          <w:p w14:paraId="6D9A0993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496E4B7B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75289EC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481ED37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7761F96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9A697B4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0716C8E8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10263125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4380926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14C3ACD5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</w:tr>
      <w:tr w:rsidR="00451B94" w:rsidRPr="007E0D87" w14:paraId="64A1A584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5B0D8CDF" w14:textId="60EC18D7" w:rsidR="00451B94" w:rsidRPr="00D350DE" w:rsidRDefault="002E4FC4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>Especificação e análise</w:t>
            </w:r>
          </w:p>
        </w:tc>
        <w:tc>
          <w:tcPr>
            <w:tcW w:w="273" w:type="dxa"/>
            <w:tcBorders>
              <w:bottom w:val="single" w:sz="4" w:space="0" w:color="auto"/>
            </w:tcBorders>
          </w:tcPr>
          <w:p w14:paraId="31E22413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4B8EB74E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3D1B1356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52C1A893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6A6D038A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32DB3CD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3B57A42D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C4230FC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025DF6D6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69D3279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</w:tr>
      <w:tr w:rsidR="00002FE5" w:rsidRPr="007E0D87" w14:paraId="7B73F9AC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2857A081" w14:textId="2D8B8240" w:rsidR="00451B94" w:rsidRPr="00D350DE" w:rsidRDefault="002E4FC4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 xml:space="preserve">Implementação </w:t>
            </w:r>
          </w:p>
        </w:tc>
        <w:tc>
          <w:tcPr>
            <w:tcW w:w="273" w:type="dxa"/>
          </w:tcPr>
          <w:p w14:paraId="44B54FC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</w:tcPr>
          <w:p w14:paraId="7AC15F4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677006AB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4FBCC807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1852A2B1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3538143A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436CCA3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3F957A77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</w:tcPr>
          <w:p w14:paraId="6487F7B4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4F36916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</w:tr>
      <w:tr w:rsidR="00002FE5" w:rsidRPr="007E0D87" w14:paraId="15492D0F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  <w:bottom w:val="single" w:sz="4" w:space="0" w:color="auto"/>
            </w:tcBorders>
          </w:tcPr>
          <w:p w14:paraId="67E5C808" w14:textId="68E4318F" w:rsidR="002E4FC4" w:rsidRPr="00D350DE" w:rsidRDefault="002E4FC4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>Verificação e validação</w:t>
            </w:r>
          </w:p>
        </w:tc>
        <w:tc>
          <w:tcPr>
            <w:tcW w:w="273" w:type="dxa"/>
            <w:tcBorders>
              <w:bottom w:val="single" w:sz="4" w:space="0" w:color="auto"/>
            </w:tcBorders>
          </w:tcPr>
          <w:p w14:paraId="7537BFAF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6C1822D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8ABDDDF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46BB902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63A56B73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5C180001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1FC50F6A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65ED224F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554A1181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  <w:tcBorders>
              <w:bottom w:val="single" w:sz="4" w:space="0" w:color="auto"/>
            </w:tcBorders>
            <w:shd w:val="clear" w:color="auto" w:fill="AEAAAA"/>
          </w:tcPr>
          <w:p w14:paraId="158E75C8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</w:tr>
    </w:tbl>
    <w:p w14:paraId="2B3E279C" w14:textId="77777777" w:rsidR="00FC4A9F" w:rsidRDefault="00FC4A9F" w:rsidP="00FC4A9F">
      <w:pPr>
        <w:pStyle w:val="TF-FONTE"/>
      </w:pPr>
      <w:r>
        <w:t>Fonte: elaborado pelo autor.</w:t>
      </w:r>
    </w:p>
    <w:p w14:paraId="6850AE2E" w14:textId="62916AE0" w:rsidR="00165735" w:rsidRDefault="0037046F" w:rsidP="00165735">
      <w:pPr>
        <w:pStyle w:val="Ttulo1"/>
      </w:pPr>
      <w:r>
        <w:t>REVISÃO BIBLIOGRÁFICA</w:t>
      </w:r>
      <w:r w:rsidR="00165735">
        <w:tab/>
      </w:r>
    </w:p>
    <w:p w14:paraId="4270972C" w14:textId="5A91E0CB" w:rsidR="00603E3E" w:rsidRDefault="00603E3E" w:rsidP="00603E3E">
      <w:pPr>
        <w:pStyle w:val="TF-TEXTO"/>
      </w:pPr>
      <w:bookmarkStart w:id="58" w:name="_Hlk57752149"/>
      <w:r w:rsidRPr="00F50FF0">
        <w:t>Nest</w:t>
      </w:r>
      <w:r>
        <w:t>a seção</w:t>
      </w:r>
      <w:r w:rsidRPr="00F50FF0">
        <w:t xml:space="preserve"> são apresentados os conceitos e fundamentos mais importantes para a pesquisa em questão, estando organizado da seguinte forma: </w:t>
      </w:r>
      <w:r w:rsidR="00473919">
        <w:t>SCs e M3C</w:t>
      </w:r>
      <w:r w:rsidRPr="00F50FF0">
        <w:t xml:space="preserve">; </w:t>
      </w:r>
      <w:r>
        <w:t xml:space="preserve">o </w:t>
      </w:r>
      <w:r w:rsidRPr="00620CA5">
        <w:rPr>
          <w:i/>
          <w:iCs/>
        </w:rPr>
        <w:t>framework</w:t>
      </w:r>
      <w:r>
        <w:t xml:space="preserve"> F</w:t>
      </w:r>
      <w:r w:rsidRPr="00620CA5">
        <w:t>lutter</w:t>
      </w:r>
      <w:r>
        <w:t xml:space="preserve">; e por fim, é apresentado o tema </w:t>
      </w:r>
      <w:r w:rsidR="002E540C">
        <w:t>Material Design (MD) e interfaces amigáveis.</w:t>
      </w:r>
    </w:p>
    <w:p w14:paraId="62805F81" w14:textId="6C91227A" w:rsidR="0027228B" w:rsidRDefault="00DD6C8A" w:rsidP="0027228B">
      <w:pPr>
        <w:pStyle w:val="TF-TEXTO"/>
      </w:pPr>
      <w:r>
        <w:t xml:space="preserve">Para </w:t>
      </w:r>
      <w:r w:rsidR="00423B2C">
        <w:t>Costa</w:t>
      </w:r>
      <w:r w:rsidR="00423E73">
        <w:t xml:space="preserve"> (</w:t>
      </w:r>
      <w:r>
        <w:t>2018</w:t>
      </w:r>
      <w:r w:rsidR="00423E73">
        <w:t>)</w:t>
      </w:r>
      <w:r>
        <w:t xml:space="preserve">, </w:t>
      </w:r>
      <w:bookmarkEnd w:id="58"/>
      <w:r w:rsidR="00423E73">
        <w:t xml:space="preserve">os </w:t>
      </w:r>
      <w:r>
        <w:t>SCs</w:t>
      </w:r>
      <w:r w:rsidR="00423E73">
        <w:t xml:space="preserve"> são vistos como espaços compartilhados que </w:t>
      </w:r>
      <w:r w:rsidR="000A7DE8">
        <w:t>reúnem</w:t>
      </w:r>
      <w:r w:rsidR="00423E73">
        <w:t xml:space="preserve"> pes</w:t>
      </w:r>
      <w:r w:rsidR="000A7DE8">
        <w:t>soas que desejam atingir um mesmo objetivo</w:t>
      </w:r>
      <w:r w:rsidR="001C75A7">
        <w:t xml:space="preserve">, </w:t>
      </w:r>
      <w:r w:rsidR="000A7DE8">
        <w:t>interagindo</w:t>
      </w:r>
      <w:r w:rsidR="00423E73">
        <w:t xml:space="preserve"> entre si na </w:t>
      </w:r>
      <w:r w:rsidR="000A7DE8">
        <w:t>execução</w:t>
      </w:r>
      <w:r w:rsidR="00423E73">
        <w:t xml:space="preserve"> de suas </w:t>
      </w:r>
      <w:r w:rsidR="00473919">
        <w:t>atividades</w:t>
      </w:r>
      <w:r w:rsidR="0027228B">
        <w:t xml:space="preserve"> e podem ser compreendidos pelo M3C.</w:t>
      </w:r>
      <w:r w:rsidR="000A7DE8">
        <w:t xml:space="preserve"> </w:t>
      </w:r>
      <w:r>
        <w:t>O M3C é fundamentado nos pilares da Comunicação, da Coordenação e da Cooperação, formando os três Cs do Modelo e do Mecanismo de Percepção (COSTA, 2018).</w:t>
      </w:r>
      <w:r w:rsidR="00423B2C">
        <w:t xml:space="preserve"> </w:t>
      </w:r>
      <w:r w:rsidR="00D350DE">
        <w:t xml:space="preserve">A </w:t>
      </w:r>
      <w:r w:rsidR="0027228B">
        <w:t xml:space="preserve">Comunicação é caracterizada pela troca de mensagens, pela argumentação e pela negociação entre as pessoas; a Coordenação é representada pelo gerenciamento de pessoas, atividades e recursos; e a Cooperação é </w:t>
      </w:r>
      <w:r w:rsidR="0027228B">
        <w:lastRenderedPageBreak/>
        <w:t>representada pela atuação conjunta no espaço compartilhado para realização de objetos ou informações</w:t>
      </w:r>
      <w:r w:rsidR="006229D2">
        <w:t xml:space="preserve"> </w:t>
      </w:r>
      <w:r w:rsidR="0027228B">
        <w:t>(NICOLACI-DA-COSTA;</w:t>
      </w:r>
      <w:r w:rsidR="006229D2">
        <w:t xml:space="preserve"> </w:t>
      </w:r>
      <w:r w:rsidR="0027228B">
        <w:t>PIMENTEL,</w:t>
      </w:r>
      <w:r w:rsidR="006229D2">
        <w:t xml:space="preserve"> </w:t>
      </w:r>
      <w:r w:rsidR="0027228B">
        <w:t>2006). C</w:t>
      </w:r>
      <w:r w:rsidR="0027228B" w:rsidRPr="00DD6C8A">
        <w:t>om as informações de percepção, o indivíduo obtém feedback de suas ações</w:t>
      </w:r>
      <w:r w:rsidR="0027228B">
        <w:t xml:space="preserve"> (FUKS </w:t>
      </w:r>
      <w:r w:rsidR="0027228B" w:rsidRPr="00D350DE">
        <w:rPr>
          <w:i/>
          <w:iCs/>
        </w:rPr>
        <w:t>et al</w:t>
      </w:r>
      <w:r w:rsidR="0027228B">
        <w:t>., 2006).</w:t>
      </w:r>
    </w:p>
    <w:p w14:paraId="58A96ABF" w14:textId="0CFDC17C" w:rsidR="00097C5F" w:rsidRDefault="00DD6C8A" w:rsidP="00097C5F">
      <w:pPr>
        <w:pStyle w:val="TF-TEXTO"/>
        <w:rPr>
          <w:noProof/>
        </w:rPr>
      </w:pPr>
      <w:r>
        <w:rPr>
          <w:noProof/>
        </w:rPr>
        <w:t xml:space="preserve">Segundo </w:t>
      </w:r>
      <w:r w:rsidR="00D30B91">
        <w:rPr>
          <w:noProof/>
        </w:rPr>
        <w:t xml:space="preserve">Teixeira </w:t>
      </w:r>
      <w:r>
        <w:rPr>
          <w:noProof/>
        </w:rPr>
        <w:t>(</w:t>
      </w:r>
      <w:r w:rsidR="00D30B91">
        <w:rPr>
          <w:noProof/>
        </w:rPr>
        <w:t>2019</w:t>
      </w:r>
      <w:r>
        <w:rPr>
          <w:noProof/>
        </w:rPr>
        <w:t>)</w:t>
      </w:r>
      <w:r w:rsidR="00D30B91">
        <w:rPr>
          <w:noProof/>
        </w:rPr>
        <w:t xml:space="preserve">, </w:t>
      </w:r>
      <w:r>
        <w:rPr>
          <w:noProof/>
        </w:rPr>
        <w:t xml:space="preserve">Flutter </w:t>
      </w:r>
      <w:r w:rsidR="00D30B91">
        <w:rPr>
          <w:noProof/>
        </w:rPr>
        <w:t xml:space="preserve">é um </w:t>
      </w:r>
      <w:r w:rsidR="00D30B91" w:rsidRPr="00D30B91">
        <w:rPr>
          <w:i/>
          <w:iCs/>
          <w:noProof/>
        </w:rPr>
        <w:t>framework</w:t>
      </w:r>
      <w:r w:rsidR="00D30B91">
        <w:rPr>
          <w:noProof/>
        </w:rPr>
        <w:t xml:space="preserve"> desenvolvido pela Google que facilita o desenvolvimento de aplicativos </w:t>
      </w:r>
      <w:r w:rsidR="002E540C">
        <w:rPr>
          <w:noProof/>
        </w:rPr>
        <w:t xml:space="preserve">móveis, </w:t>
      </w:r>
      <w:r w:rsidR="00D30B91">
        <w:rPr>
          <w:noProof/>
        </w:rPr>
        <w:t>para Android e IOS</w:t>
      </w:r>
      <w:r w:rsidR="002E540C">
        <w:rPr>
          <w:noProof/>
        </w:rPr>
        <w:t>,</w:t>
      </w:r>
      <w:r w:rsidR="00D30B91">
        <w:rPr>
          <w:noProof/>
        </w:rPr>
        <w:t xml:space="preserve"> utilizando uma abordagem</w:t>
      </w:r>
      <w:r w:rsidR="00D30B91" w:rsidRPr="00B2214C">
        <w:rPr>
          <w:i/>
          <w:iCs/>
          <w:noProof/>
        </w:rPr>
        <w:t xml:space="preserve"> Cross-Plataform</w:t>
      </w:r>
      <w:r w:rsidR="00D30B91">
        <w:rPr>
          <w:noProof/>
        </w:rPr>
        <w:t>.</w:t>
      </w:r>
      <w:r w:rsidR="00620424">
        <w:rPr>
          <w:noProof/>
        </w:rPr>
        <w:t xml:space="preserve"> </w:t>
      </w:r>
      <w:r w:rsidR="00620424" w:rsidRPr="00D30B91">
        <w:rPr>
          <w:noProof/>
        </w:rPr>
        <w:t>Digitalhouse</w:t>
      </w:r>
      <w:r w:rsidR="00620424">
        <w:rPr>
          <w:noProof/>
        </w:rPr>
        <w:t xml:space="preserve"> </w:t>
      </w:r>
      <w:r>
        <w:rPr>
          <w:noProof/>
        </w:rPr>
        <w:t>(</w:t>
      </w:r>
      <w:r w:rsidR="00620424">
        <w:rPr>
          <w:noProof/>
        </w:rPr>
        <w:t>2018</w:t>
      </w:r>
      <w:r>
        <w:rPr>
          <w:noProof/>
        </w:rPr>
        <w:t xml:space="preserve">) complementa </w:t>
      </w:r>
      <w:r w:rsidR="00D30B91">
        <w:rPr>
          <w:noProof/>
        </w:rPr>
        <w:t>que o Flutter</w:t>
      </w:r>
      <w:r w:rsidR="00620424">
        <w:rPr>
          <w:noProof/>
        </w:rPr>
        <w:t xml:space="preserve"> tem como linguagem base o Dart para criação de aplicativos. Ao criar um aplicativo com Flutter, seu código é compilado para a linguagem base do dispositivo, tornando a aplicação realmente nativa</w:t>
      </w:r>
      <w:r w:rsidR="002E540C">
        <w:rPr>
          <w:noProof/>
        </w:rPr>
        <w:t xml:space="preserve">. Desta forma, </w:t>
      </w:r>
      <w:r w:rsidR="00620424">
        <w:rPr>
          <w:noProof/>
        </w:rPr>
        <w:t>é possivel acessar recursos nativos sem o auxilio de terceiros</w:t>
      </w:r>
      <w:r w:rsidR="00304407">
        <w:rPr>
          <w:noProof/>
        </w:rPr>
        <w:t>,</w:t>
      </w:r>
      <w:r w:rsidR="00620424">
        <w:rPr>
          <w:noProof/>
        </w:rPr>
        <w:t xml:space="preserve"> </w:t>
      </w:r>
      <w:r w:rsidR="00B2214C">
        <w:rPr>
          <w:noProof/>
        </w:rPr>
        <w:t xml:space="preserve">fazendo com que </w:t>
      </w:r>
      <w:r w:rsidR="00620424">
        <w:rPr>
          <w:noProof/>
        </w:rPr>
        <w:t xml:space="preserve"> a aplicação</w:t>
      </w:r>
      <w:r w:rsidR="00B2214C">
        <w:rPr>
          <w:noProof/>
        </w:rPr>
        <w:t xml:space="preserve"> tenha um melhor desempenho </w:t>
      </w:r>
      <w:r w:rsidR="00620424">
        <w:rPr>
          <w:noProof/>
        </w:rPr>
        <w:t>(</w:t>
      </w:r>
      <w:r w:rsidR="005E4BC0" w:rsidRPr="00D30B91">
        <w:rPr>
          <w:noProof/>
        </w:rPr>
        <w:t>DIGITALHOUSE</w:t>
      </w:r>
      <w:r w:rsidR="005E4BC0">
        <w:rPr>
          <w:noProof/>
        </w:rPr>
        <w:t xml:space="preserve">, </w:t>
      </w:r>
      <w:r w:rsidR="00620424">
        <w:rPr>
          <w:noProof/>
        </w:rPr>
        <w:t>2018).</w:t>
      </w:r>
      <w:r w:rsidR="00D30B91">
        <w:rPr>
          <w:noProof/>
        </w:rPr>
        <w:t xml:space="preserve"> </w:t>
      </w:r>
      <w:r w:rsidR="00097C5F">
        <w:rPr>
          <w:noProof/>
        </w:rPr>
        <w:t>Algumas caracteristicas que geram benef</w:t>
      </w:r>
      <w:r w:rsidR="002E540C">
        <w:rPr>
          <w:noProof/>
        </w:rPr>
        <w:t>í</w:t>
      </w:r>
      <w:r w:rsidR="00097C5F">
        <w:rPr>
          <w:noProof/>
        </w:rPr>
        <w:t>cio</w:t>
      </w:r>
      <w:r w:rsidR="002E540C">
        <w:rPr>
          <w:noProof/>
        </w:rPr>
        <w:t>s</w:t>
      </w:r>
      <w:r w:rsidR="00097C5F">
        <w:rPr>
          <w:noProof/>
        </w:rPr>
        <w:t xml:space="preserve"> ao utilizar o Flutter são: ser multiplataforma</w:t>
      </w:r>
      <w:r>
        <w:rPr>
          <w:noProof/>
        </w:rPr>
        <w:t xml:space="preserve">, possibilitando </w:t>
      </w:r>
      <w:r w:rsidR="00097C5F">
        <w:rPr>
          <w:noProof/>
        </w:rPr>
        <w:t>desenvolver aplicações em qualquer sistema operacional</w:t>
      </w:r>
      <w:r>
        <w:rPr>
          <w:noProof/>
        </w:rPr>
        <w:t>; p</w:t>
      </w:r>
      <w:r w:rsidR="00097C5F">
        <w:rPr>
          <w:noProof/>
        </w:rPr>
        <w:t>ermitir a criação de aplicativos nativos a partir de um único código</w:t>
      </w:r>
      <w:r>
        <w:rPr>
          <w:noProof/>
        </w:rPr>
        <w:t>; a</w:t>
      </w:r>
      <w:r w:rsidR="00097C5F">
        <w:rPr>
          <w:noProof/>
        </w:rPr>
        <w:t>cesso direto aos recursos nativos do sistema</w:t>
      </w:r>
      <w:r>
        <w:rPr>
          <w:noProof/>
        </w:rPr>
        <w:t>,</w:t>
      </w:r>
      <w:r w:rsidR="00097C5F">
        <w:rPr>
          <w:noProof/>
        </w:rPr>
        <w:t xml:space="preserve"> fazendo com que a aplicação tenha melhor desempenho em relação a aplicações criadas com outros </w:t>
      </w:r>
      <w:r w:rsidR="00097C5F" w:rsidRPr="00097C5F">
        <w:rPr>
          <w:i/>
          <w:iCs/>
          <w:noProof/>
        </w:rPr>
        <w:t>frameworks</w:t>
      </w:r>
      <w:r w:rsidR="00097C5F">
        <w:rPr>
          <w:i/>
          <w:iCs/>
          <w:noProof/>
        </w:rPr>
        <w:t xml:space="preserve"> </w:t>
      </w:r>
      <w:r w:rsidR="00097C5F">
        <w:rPr>
          <w:noProof/>
        </w:rPr>
        <w:t>(</w:t>
      </w:r>
      <w:r w:rsidR="005E4BC0" w:rsidRPr="00D30B91">
        <w:rPr>
          <w:noProof/>
        </w:rPr>
        <w:t>DIGITALHOUSE</w:t>
      </w:r>
      <w:r w:rsidR="005E4BC0">
        <w:rPr>
          <w:noProof/>
        </w:rPr>
        <w:t>,</w:t>
      </w:r>
      <w:r w:rsidR="00097C5F">
        <w:rPr>
          <w:noProof/>
        </w:rPr>
        <w:t xml:space="preserve"> 2018).</w:t>
      </w:r>
    </w:p>
    <w:p w14:paraId="70EB7DBE" w14:textId="07C499A8" w:rsidR="000F5A1C" w:rsidRDefault="00DD7833" w:rsidP="000F5A1C">
      <w:pPr>
        <w:pStyle w:val="TF-TEXTO"/>
        <w:rPr>
          <w:noProof/>
        </w:rPr>
      </w:pPr>
      <w:r>
        <w:rPr>
          <w:noProof/>
        </w:rPr>
        <w:t xml:space="preserve">Rallo (2017) </w:t>
      </w:r>
      <w:r w:rsidR="00BD48AC">
        <w:rPr>
          <w:noProof/>
        </w:rPr>
        <w:t>explica</w:t>
      </w:r>
      <w:r>
        <w:rPr>
          <w:noProof/>
        </w:rPr>
        <w:t xml:space="preserve"> que o</w:t>
      </w:r>
      <w:r w:rsidR="000F5A1C" w:rsidRPr="000F5A1C">
        <w:rPr>
          <w:noProof/>
        </w:rPr>
        <w:t xml:space="preserve"> Material Design </w:t>
      </w:r>
      <w:r w:rsidR="002E540C">
        <w:rPr>
          <w:noProof/>
        </w:rPr>
        <w:t xml:space="preserve">(MD) </w:t>
      </w:r>
      <w:r w:rsidR="000F5A1C" w:rsidRPr="000F5A1C">
        <w:rPr>
          <w:noProof/>
        </w:rPr>
        <w:t xml:space="preserve">tem como objetivo </w:t>
      </w:r>
      <w:r w:rsidR="00BD48AC">
        <w:rPr>
          <w:noProof/>
        </w:rPr>
        <w:t>combinar</w:t>
      </w:r>
      <w:r w:rsidR="000F5A1C" w:rsidRPr="000F5A1C">
        <w:rPr>
          <w:noProof/>
        </w:rPr>
        <w:t xml:space="preserve"> os conceitos clássicos de um bom design com a inovação e possibilidades trazidas com a tecnologia e a ciência. </w:t>
      </w:r>
      <w:r w:rsidR="00591C48">
        <w:rPr>
          <w:noProof/>
        </w:rPr>
        <w:t>Segundo Rallo (2017)</w:t>
      </w:r>
      <w:r w:rsidR="002E540C">
        <w:rPr>
          <w:noProof/>
        </w:rPr>
        <w:t>,</w:t>
      </w:r>
      <w:r w:rsidR="00591C48">
        <w:rPr>
          <w:noProof/>
        </w:rPr>
        <w:t xml:space="preserve"> o </w:t>
      </w:r>
      <w:r w:rsidR="002E540C">
        <w:rPr>
          <w:noProof/>
        </w:rPr>
        <w:t>MD</w:t>
      </w:r>
      <w:r w:rsidR="00591C48">
        <w:rPr>
          <w:noProof/>
        </w:rPr>
        <w:t xml:space="preserve"> se </w:t>
      </w:r>
      <w:r w:rsidR="00591C48" w:rsidRPr="0038612F">
        <w:rPr>
          <w:noProof/>
        </w:rPr>
        <w:t>baseia no mundo real</w:t>
      </w:r>
      <w:r w:rsidR="00591C48">
        <w:rPr>
          <w:noProof/>
        </w:rPr>
        <w:t xml:space="preserve"> e</w:t>
      </w:r>
      <w:r w:rsidR="00591C48" w:rsidRPr="0038612F">
        <w:rPr>
          <w:noProof/>
        </w:rPr>
        <w:t xml:space="preserve"> </w:t>
      </w:r>
      <w:r w:rsidR="00591C48" w:rsidRPr="000F5A1C">
        <w:rPr>
          <w:noProof/>
        </w:rPr>
        <w:t xml:space="preserve"> </w:t>
      </w:r>
      <w:r w:rsidR="000F5A1C" w:rsidRPr="000F5A1C">
        <w:rPr>
          <w:noProof/>
        </w:rPr>
        <w:t xml:space="preserve">proporciona uma experiência uniforme </w:t>
      </w:r>
      <w:r w:rsidR="00591C48">
        <w:rPr>
          <w:noProof/>
        </w:rPr>
        <w:t>por intermédio</w:t>
      </w:r>
      <w:r w:rsidR="000F5A1C" w:rsidRPr="000F5A1C">
        <w:rPr>
          <w:noProof/>
        </w:rPr>
        <w:t xml:space="preserve"> de </w:t>
      </w:r>
      <w:r w:rsidR="002E540C">
        <w:rPr>
          <w:noProof/>
        </w:rPr>
        <w:t>plataformas para dispositivos móveis</w:t>
      </w:r>
      <w:r w:rsidR="000F5A1C" w:rsidRPr="000F5A1C">
        <w:rPr>
          <w:noProof/>
        </w:rPr>
        <w:t xml:space="preserve">, computadores ou relógios </w:t>
      </w:r>
      <w:r w:rsidR="000F5A1C" w:rsidRPr="00997C07">
        <w:rPr>
          <w:noProof/>
        </w:rPr>
        <w:t>inteligentes</w:t>
      </w:r>
      <w:r w:rsidR="000F5A1C" w:rsidRPr="000F5A1C">
        <w:rPr>
          <w:noProof/>
        </w:rPr>
        <w:t>.</w:t>
      </w:r>
      <w:r w:rsidR="0038612F">
        <w:rPr>
          <w:noProof/>
        </w:rPr>
        <w:t xml:space="preserve"> </w:t>
      </w:r>
      <w:r w:rsidR="00591C48">
        <w:rPr>
          <w:noProof/>
        </w:rPr>
        <w:t>T</w:t>
      </w:r>
      <w:r w:rsidR="0038612F" w:rsidRPr="0038612F">
        <w:rPr>
          <w:noProof/>
        </w:rPr>
        <w:t xml:space="preserve">udo é pensado de modo que </w:t>
      </w:r>
      <w:r w:rsidR="00FE0326">
        <w:rPr>
          <w:noProof/>
        </w:rPr>
        <w:t xml:space="preserve">corresponda </w:t>
      </w:r>
      <w:r w:rsidR="0038612F" w:rsidRPr="0038612F">
        <w:rPr>
          <w:noProof/>
        </w:rPr>
        <w:t xml:space="preserve">ao que aconteceria se </w:t>
      </w:r>
      <w:r w:rsidR="00FE0326">
        <w:rPr>
          <w:noProof/>
        </w:rPr>
        <w:t>fosse</w:t>
      </w:r>
      <w:r w:rsidR="0038612F" w:rsidRPr="0038612F">
        <w:rPr>
          <w:noProof/>
        </w:rPr>
        <w:t xml:space="preserve"> fora do ambiente digital.</w:t>
      </w:r>
      <w:r w:rsidR="0038612F">
        <w:rPr>
          <w:noProof/>
        </w:rPr>
        <w:t xml:space="preserve"> </w:t>
      </w:r>
      <w:r w:rsidR="0038612F" w:rsidRPr="0038612F">
        <w:rPr>
          <w:noProof/>
        </w:rPr>
        <w:t xml:space="preserve">Com isso, o design se torna intuitivo e de fácil </w:t>
      </w:r>
      <w:r w:rsidR="00FE0326">
        <w:rPr>
          <w:noProof/>
        </w:rPr>
        <w:t>entendimento</w:t>
      </w:r>
      <w:r w:rsidR="0038612F" w:rsidRPr="0038612F">
        <w:rPr>
          <w:noProof/>
        </w:rPr>
        <w:t>, já que se baseia na realidade vivenciada fora do ambiente virtual</w:t>
      </w:r>
      <w:r w:rsidR="00591C48">
        <w:rPr>
          <w:noProof/>
        </w:rPr>
        <w:t xml:space="preserve"> (R</w:t>
      </w:r>
      <w:r w:rsidR="00FE0326">
        <w:rPr>
          <w:noProof/>
        </w:rPr>
        <w:t>ALLO</w:t>
      </w:r>
      <w:r w:rsidR="00591C48">
        <w:rPr>
          <w:noProof/>
        </w:rPr>
        <w:t>, 2017)</w:t>
      </w:r>
      <w:r w:rsidR="0038612F" w:rsidRPr="0038612F">
        <w:rPr>
          <w:noProof/>
        </w:rPr>
        <w:t>.</w:t>
      </w:r>
    </w:p>
    <w:p w14:paraId="07E804BA" w14:textId="32FA5E7F" w:rsidR="005E4BC0" w:rsidRDefault="00451B94" w:rsidP="00F83A19">
      <w:pPr>
        <w:pStyle w:val="TF-refernciasbibliogrficasTTULO"/>
      </w:pPr>
      <w:bookmarkStart w:id="59" w:name="_Toc351015602"/>
      <w:bookmarkEnd w:id="35"/>
      <w:bookmarkEnd w:id="36"/>
      <w:bookmarkEnd w:id="37"/>
      <w:bookmarkEnd w:id="38"/>
      <w:bookmarkEnd w:id="39"/>
      <w:bookmarkEnd w:id="40"/>
      <w:bookmarkEnd w:id="41"/>
      <w:r>
        <w:t>Referências</w:t>
      </w:r>
      <w:bookmarkEnd w:id="59"/>
    </w:p>
    <w:p w14:paraId="59FE7565" w14:textId="61360E7A" w:rsidR="007D5F16" w:rsidRDefault="007D5F16" w:rsidP="007D5F16">
      <w:pPr>
        <w:pStyle w:val="TF-refernciasITEM"/>
      </w:pPr>
      <w:r w:rsidRPr="00701A58">
        <w:t xml:space="preserve">CHEGA+. </w:t>
      </w:r>
      <w:r w:rsidRPr="00701A58">
        <w:rPr>
          <w:b/>
          <w:bCs/>
        </w:rPr>
        <w:t>Chega+.</w:t>
      </w:r>
      <w:r w:rsidRPr="00701A58">
        <w:t xml:space="preserve"> Google, 2016. Disponível em:</w:t>
      </w:r>
      <w:r>
        <w:t xml:space="preserve"> </w:t>
      </w:r>
      <w:r w:rsidRPr="00701A58">
        <w:t xml:space="preserve">https://play.google.com/store/apps/details?id=app.chegamais.com.chegamais&amp;hl=pt_BR. Acesso em: </w:t>
      </w:r>
      <w:r w:rsidR="00234FBC">
        <w:t>30 set. 2021</w:t>
      </w:r>
      <w:r w:rsidRPr="00701A58">
        <w:t>.</w:t>
      </w:r>
    </w:p>
    <w:p w14:paraId="0E89E93E" w14:textId="1F7659F5" w:rsidR="007D5F16" w:rsidRDefault="007D5F16" w:rsidP="00482BDB">
      <w:pPr>
        <w:pStyle w:val="TF-refernciasITEM"/>
      </w:pPr>
      <w:r w:rsidRPr="00D5272B">
        <w:t>COSTA, S</w:t>
      </w:r>
      <w:r>
        <w:t>.</w:t>
      </w:r>
      <w:r w:rsidRPr="00D5272B">
        <w:t xml:space="preserve"> E. </w:t>
      </w:r>
      <w:r w:rsidRPr="00D5272B">
        <w:rPr>
          <w:b/>
          <w:bCs/>
        </w:rPr>
        <w:t>iLibras como Facilitador na Comunicação efetiva do Surdo</w:t>
      </w:r>
      <w:r w:rsidRPr="00C211D4">
        <w:t xml:space="preserve">: </w:t>
      </w:r>
      <w:r w:rsidRPr="00D5272B">
        <w:t xml:space="preserve">Uso de Tecnologia Assistiva e Colaborativa Móvel. 2018. 263 f. Dissertação (Mestrado em Computação Aplicada) </w:t>
      </w:r>
      <w:r>
        <w:t>–</w:t>
      </w:r>
      <w:r w:rsidRPr="00D5272B">
        <w:t xml:space="preserve"> Programa de Pós-Graduação em Computação Aplicada, Universidade do Estado de Santa Catarina, Joinville, 2018.</w:t>
      </w:r>
    </w:p>
    <w:p w14:paraId="4FD3BC4C" w14:textId="77777777" w:rsidR="00234FBC" w:rsidRDefault="00234FBC" w:rsidP="00234FBC">
      <w:pPr>
        <w:pStyle w:val="TF-refernciasITEM"/>
      </w:pPr>
      <w:r w:rsidRPr="00D350DE">
        <w:t>DIGITALHOUSE</w:t>
      </w:r>
      <w:r>
        <w:rPr>
          <w:b/>
          <w:bCs/>
        </w:rPr>
        <w:t xml:space="preserve">. </w:t>
      </w:r>
      <w:r w:rsidRPr="00D94758">
        <w:rPr>
          <w:b/>
          <w:bCs/>
        </w:rPr>
        <w:t xml:space="preserve">Introdução ao Flutter: </w:t>
      </w:r>
      <w:r w:rsidRPr="001E572A">
        <w:t>como funciona o framework e sua linguagem Dart</w:t>
      </w:r>
      <w:r w:rsidRPr="00F6735D">
        <w:t xml:space="preserve">. </w:t>
      </w:r>
      <w:r w:rsidRPr="00D94758">
        <w:t>Digitalhouse</w:t>
      </w:r>
      <w:r w:rsidRPr="00F6735D">
        <w:t xml:space="preserve">, 2018. Disponível em:https://www.digitalhouse.com/br/blog/o-que-e-flutter-e-como-funciona. Acesso em: </w:t>
      </w:r>
      <w:r>
        <w:t>30 set</w:t>
      </w:r>
      <w:r w:rsidRPr="00F6735D">
        <w:t>.</w:t>
      </w:r>
      <w:r>
        <w:t xml:space="preserve"> 2021.</w:t>
      </w:r>
    </w:p>
    <w:p w14:paraId="68C46445" w14:textId="7DB8C152" w:rsidR="007D5F16" w:rsidRPr="007D5F16" w:rsidRDefault="007D5F16" w:rsidP="00482BDB">
      <w:pPr>
        <w:pStyle w:val="TF-refernciasITEM"/>
        <w:rPr>
          <w:b/>
          <w:bCs/>
        </w:rPr>
      </w:pPr>
      <w:r>
        <w:t xml:space="preserve">FERNANDES, Rodrigo. </w:t>
      </w:r>
      <w:r w:rsidRPr="00701A58">
        <w:rPr>
          <w:b/>
          <w:bCs/>
        </w:rPr>
        <w:t>Organize a pelada de futebol com os amigos de forma fácil</w:t>
      </w:r>
      <w:r>
        <w:t xml:space="preserve">. Techtudo, 2018. Disponível em: https://www.techtudo.com.br/tudo-sobre/chega-mais.html. Acesso em: </w:t>
      </w:r>
      <w:r w:rsidR="00234FBC">
        <w:t>30 set</w:t>
      </w:r>
      <w:r>
        <w:t>.</w:t>
      </w:r>
      <w:r w:rsidR="00234FBC">
        <w:t xml:space="preserve"> 2021.</w:t>
      </w:r>
    </w:p>
    <w:p w14:paraId="4A080248" w14:textId="594D9048" w:rsidR="00482BDB" w:rsidRDefault="00482BDB" w:rsidP="00482BDB">
      <w:pPr>
        <w:pStyle w:val="TF-refernciasITEM"/>
      </w:pPr>
      <w:r>
        <w:lastRenderedPageBreak/>
        <w:t xml:space="preserve">FUKS, Hugo </w:t>
      </w:r>
      <w:r w:rsidRPr="00D350DE">
        <w:rPr>
          <w:i/>
          <w:iCs/>
        </w:rPr>
        <w:t>et al</w:t>
      </w:r>
      <w:r>
        <w:t xml:space="preserve">. </w:t>
      </w:r>
      <w:r w:rsidR="00064EFE" w:rsidRPr="00064EFE">
        <w:t xml:space="preserve">Capítulo 2. </w:t>
      </w:r>
      <w:r w:rsidRPr="00482BDB">
        <w:t>Teorias e modelos de colaboração</w:t>
      </w:r>
      <w:r>
        <w:t>. In: FUKS, Hugo; PIMENTEL, Mariano</w:t>
      </w:r>
      <w:r w:rsidRPr="00A2339D">
        <w:rPr>
          <w:b/>
          <w:bCs/>
        </w:rPr>
        <w:t>. Sistemas Colaborativos.</w:t>
      </w:r>
      <w:r>
        <w:t xml:space="preserve"> Elsevier Editora Ltda., 2012, p. 1</w:t>
      </w:r>
      <w:r w:rsidR="00064EFE">
        <w:t>6</w:t>
      </w:r>
      <w:r>
        <w:t>-33.</w:t>
      </w:r>
    </w:p>
    <w:p w14:paraId="7D81B2F9" w14:textId="5EFC3CDC" w:rsidR="00982EF3" w:rsidRDefault="00982EF3" w:rsidP="00482BDB">
      <w:pPr>
        <w:pStyle w:val="TF-refernciasITEM"/>
      </w:pPr>
      <w:r w:rsidRPr="00982EF3">
        <w:t xml:space="preserve">JESUS, Aline. </w:t>
      </w:r>
      <w:r w:rsidRPr="006D0DB4">
        <w:rPr>
          <w:b/>
          <w:bCs/>
        </w:rPr>
        <w:t>Want2Play é um app para encontrar grupos de praticantes de esporte.</w:t>
      </w:r>
      <w:r w:rsidRPr="00982EF3">
        <w:t xml:space="preserve"> Globo Comunicação e Participações S.A., 2016. Disponível em: http://www.techtudo.com.br/tudo-sobre/want2play.html. Acesso em: </w:t>
      </w:r>
      <w:r>
        <w:t>30 set</w:t>
      </w:r>
      <w:r w:rsidRPr="00982EF3">
        <w:t>.</w:t>
      </w:r>
      <w:r>
        <w:t xml:space="preserve"> 2021.</w:t>
      </w:r>
    </w:p>
    <w:p w14:paraId="4E762219" w14:textId="77777777" w:rsidR="00234FBC" w:rsidRPr="00766A3C" w:rsidRDefault="00234FBC" w:rsidP="00234FBC">
      <w:pPr>
        <w:pStyle w:val="TF-refernciasITEM"/>
        <w:rPr>
          <w:szCs w:val="24"/>
        </w:rPr>
      </w:pPr>
      <w:r w:rsidRPr="00766A3C">
        <w:rPr>
          <w:color w:val="111111"/>
          <w:szCs w:val="24"/>
          <w:shd w:val="clear" w:color="auto" w:fill="FFFFFF"/>
        </w:rPr>
        <w:t xml:space="preserve">LIMA JÚNIOR, J. C. C.; SAMPAIO, J. M. F.; NASCIMENTO, P. R. B. </w:t>
      </w:r>
      <w:r w:rsidRPr="001E572A">
        <w:rPr>
          <w:color w:val="111111"/>
          <w:szCs w:val="24"/>
          <w:shd w:val="clear" w:color="auto" w:fill="FFFFFF"/>
        </w:rPr>
        <w:t>Futebol amador: lazer e saúde.</w:t>
      </w:r>
      <w:r w:rsidRPr="00766A3C">
        <w:rPr>
          <w:color w:val="111111"/>
          <w:szCs w:val="24"/>
          <w:shd w:val="clear" w:color="auto" w:fill="FFFFFF"/>
        </w:rPr>
        <w:t xml:space="preserve"> In: ENCONTRO INTERNACIONAL DE JOVENS INVESTIGADORES, 3., 2017, Fortaleza. </w:t>
      </w:r>
      <w:r w:rsidRPr="001E572A">
        <w:rPr>
          <w:b/>
          <w:bCs/>
          <w:color w:val="111111"/>
          <w:szCs w:val="24"/>
          <w:shd w:val="clear" w:color="auto" w:fill="FFFFFF"/>
        </w:rPr>
        <w:t>Anais eletrônicos...</w:t>
      </w:r>
      <w:r w:rsidRPr="00766A3C">
        <w:rPr>
          <w:color w:val="111111"/>
          <w:szCs w:val="24"/>
          <w:shd w:val="clear" w:color="auto" w:fill="FFFFFF"/>
        </w:rPr>
        <w:t xml:space="preserve"> Campina Grande: Ed. Realize, v. 1, 2017.</w:t>
      </w:r>
    </w:p>
    <w:p w14:paraId="580AA755" w14:textId="59DDF94B" w:rsidR="007D5F16" w:rsidRPr="00482BDB" w:rsidRDefault="007D5F16" w:rsidP="00482BDB">
      <w:pPr>
        <w:pStyle w:val="TF-refernciasITEM"/>
      </w:pPr>
      <w:r>
        <w:t>MACHADO</w:t>
      </w:r>
      <w:r w:rsidRPr="00E33E91">
        <w:t>, D.</w:t>
      </w:r>
      <w:r>
        <w:t xml:space="preserve"> E.</w:t>
      </w:r>
      <w:r w:rsidRPr="00E33E91">
        <w:t xml:space="preserve"> </w:t>
      </w:r>
      <w:r>
        <w:rPr>
          <w:b/>
          <w:bCs/>
        </w:rPr>
        <w:t>k</w:t>
      </w:r>
      <w:r w:rsidRPr="00D02676">
        <w:rPr>
          <w:b/>
          <w:bCs/>
        </w:rPr>
        <w:t xml:space="preserve">ick </w:t>
      </w:r>
      <w:r>
        <w:rPr>
          <w:b/>
          <w:bCs/>
        </w:rPr>
        <w:t>O</w:t>
      </w:r>
      <w:r w:rsidRPr="00D02676">
        <w:rPr>
          <w:b/>
          <w:bCs/>
        </w:rPr>
        <w:t xml:space="preserve">ff: </w:t>
      </w:r>
      <w:r w:rsidRPr="006D0DB4">
        <w:t>Aplicativo Para Atletas e Donos de Quadras de Futebol.</w:t>
      </w:r>
      <w:r>
        <w:rPr>
          <w:b/>
          <w:bCs/>
        </w:rPr>
        <w:t xml:space="preserve"> </w:t>
      </w:r>
      <w:r w:rsidRPr="00E33E91">
        <w:t xml:space="preserve">TCC - </w:t>
      </w:r>
      <w:r>
        <w:t>C</w:t>
      </w:r>
      <w:r w:rsidRPr="00E33E91">
        <w:t xml:space="preserve">urso de </w:t>
      </w:r>
      <w:r>
        <w:t>Especialização em Desenvolvimento de Aplicações Para Dispositivos Móveis</w:t>
      </w:r>
      <w:r w:rsidRPr="00E33E91">
        <w:t xml:space="preserve">, </w:t>
      </w:r>
      <w:r>
        <w:t>U</w:t>
      </w:r>
      <w:r w:rsidRPr="00E33E91">
        <w:t xml:space="preserve">niversidade </w:t>
      </w:r>
      <w:r>
        <w:t>do Vale do Rio dos Sinos – INISINOS</w:t>
      </w:r>
      <w:r w:rsidRPr="00E33E91">
        <w:t xml:space="preserve">. </w:t>
      </w:r>
      <w:r>
        <w:t>São Leopoldo</w:t>
      </w:r>
      <w:r w:rsidRPr="00E33E91">
        <w:t xml:space="preserve">, p. </w:t>
      </w:r>
      <w:r>
        <w:t>28</w:t>
      </w:r>
      <w:r w:rsidRPr="00E33E91">
        <w:t>. 201</w:t>
      </w:r>
      <w:r>
        <w:t>7</w:t>
      </w:r>
      <w:r w:rsidRPr="00E33E91">
        <w:t>.</w:t>
      </w:r>
    </w:p>
    <w:p w14:paraId="7F5F272C" w14:textId="5917C8E8" w:rsidR="00A2339D" w:rsidRDefault="00A2339D" w:rsidP="001B6510">
      <w:pPr>
        <w:pStyle w:val="TF-refernciasITEM"/>
      </w:pPr>
      <w:r>
        <w:t>NICOLACI -DA-COSTA, Ana M.; PIMENTEL, Mariano. Sistemas colaborativos para uma nova sociedade e um novo ser humano. In: FUKS, Hugo; PIMENTEL, Mariano</w:t>
      </w:r>
      <w:r w:rsidRPr="00A2339D">
        <w:rPr>
          <w:b/>
          <w:bCs/>
        </w:rPr>
        <w:t>. Sistemas Colaborativos.</w:t>
      </w:r>
      <w:r>
        <w:t xml:space="preserve"> Elsevier Editora Ltda., 2012, p. 3-15.</w:t>
      </w:r>
    </w:p>
    <w:p w14:paraId="214AF467" w14:textId="77777777" w:rsidR="00982EF3" w:rsidRPr="007D5F16" w:rsidRDefault="00982EF3" w:rsidP="00982EF3">
      <w:pPr>
        <w:pStyle w:val="TF-refernciasITEM"/>
        <w:rPr>
          <w:b/>
          <w:bCs/>
        </w:rPr>
      </w:pPr>
      <w:r w:rsidRPr="00982EF3">
        <w:t xml:space="preserve">PESSOA, Daniela. </w:t>
      </w:r>
      <w:r w:rsidRPr="006D0DB4">
        <w:rPr>
          <w:b/>
          <w:bCs/>
        </w:rPr>
        <w:t>Want2Play</w:t>
      </w:r>
      <w:r w:rsidRPr="00982EF3">
        <w:t xml:space="preserve">. Abril Mídia S A, 2017. Disponível em: http://vejario.abril.com.br/cultura-lazer/aplicativo-conecta-pessoas-que-buscam-companhia-para-praticar-esportes/. Acesso em: </w:t>
      </w:r>
      <w:r>
        <w:t>30 set. 2021.</w:t>
      </w:r>
    </w:p>
    <w:p w14:paraId="1AB109FA" w14:textId="40ADB341" w:rsidR="005A0722" w:rsidRDefault="005A0722" w:rsidP="001B6510">
      <w:pPr>
        <w:pStyle w:val="TF-refernciasITEM"/>
      </w:pPr>
      <w:r>
        <w:t xml:space="preserve">PIMENTEL, M. </w:t>
      </w:r>
      <w:r w:rsidRPr="006D0DB4">
        <w:rPr>
          <w:i/>
          <w:iCs/>
        </w:rPr>
        <w:t>et al</w:t>
      </w:r>
      <w:r>
        <w:t xml:space="preserve">. Modelo 3C de Colaboração para o Desenvolvimento de Sistemas Colaborativos. In: III Simpósio Brasileiro de Sistemas Colaborativos (IIISBSC). </w:t>
      </w:r>
      <w:r w:rsidRPr="005A0722">
        <w:rPr>
          <w:b/>
          <w:bCs/>
        </w:rPr>
        <w:t>Anais III Simpósio Brasileiro de Sistemas Colaborativos.</w:t>
      </w:r>
      <w:r>
        <w:t xml:space="preserve"> Rio de Janeiro, 2006. P. 58–67.</w:t>
      </w:r>
    </w:p>
    <w:p w14:paraId="62C2A1AC" w14:textId="70BB461A" w:rsidR="007D5F16" w:rsidRDefault="007D5F16" w:rsidP="001B6510">
      <w:pPr>
        <w:pStyle w:val="TF-refernciasITEM"/>
      </w:pPr>
      <w:r w:rsidRPr="00B2735F">
        <w:t xml:space="preserve">RALLO, </w:t>
      </w:r>
      <w:r w:rsidRPr="00064EFE">
        <w:t>Rafael.</w:t>
      </w:r>
      <w:r w:rsidRPr="00F6735D">
        <w:rPr>
          <w:b/>
          <w:bCs/>
        </w:rPr>
        <w:t xml:space="preserve"> Material Design: </w:t>
      </w:r>
      <w:r w:rsidRPr="006D0DB4">
        <w:t>aprenda tudo sobre o design do Google</w:t>
      </w:r>
      <w:r w:rsidRPr="00F6735D">
        <w:rPr>
          <w:b/>
          <w:bCs/>
        </w:rPr>
        <w:t xml:space="preserve">. </w:t>
      </w:r>
      <w:r w:rsidRPr="00F6735D">
        <w:t>Rockcontent</w:t>
      </w:r>
      <w:r w:rsidRPr="00B2735F">
        <w:t xml:space="preserve">, 2017. Disponível em: https://rockcontent.com/br/blog/material-design//. Acesso em: </w:t>
      </w:r>
      <w:r w:rsidR="00234FBC">
        <w:t>30 set. 2021</w:t>
      </w:r>
      <w:r w:rsidRPr="00B2735F">
        <w:t>.</w:t>
      </w:r>
    </w:p>
    <w:p w14:paraId="4C5B014E" w14:textId="52B91E68" w:rsidR="00982EF3" w:rsidRPr="007D5F16" w:rsidRDefault="00982EF3" w:rsidP="00982EF3">
      <w:pPr>
        <w:pStyle w:val="TF-refernciasITEM"/>
        <w:rPr>
          <w:b/>
          <w:bCs/>
        </w:rPr>
      </w:pPr>
      <w:r w:rsidRPr="00982EF3">
        <w:t xml:space="preserve">SCHETINO, André. </w:t>
      </w:r>
      <w:r w:rsidRPr="006D0DB4">
        <w:rPr>
          <w:b/>
          <w:bCs/>
        </w:rPr>
        <w:t>5 dicas para pedalar sozinho</w:t>
      </w:r>
      <w:r w:rsidRPr="00982EF3">
        <w:t xml:space="preserve">. Até </w:t>
      </w:r>
      <w:r>
        <w:t>o</w:t>
      </w:r>
      <w:r w:rsidRPr="00982EF3">
        <w:t xml:space="preserve">nde </w:t>
      </w:r>
      <w:r>
        <w:t>d</w:t>
      </w:r>
      <w:r w:rsidRPr="00982EF3">
        <w:t xml:space="preserve">eu </w:t>
      </w:r>
      <w:r>
        <w:t>p</w:t>
      </w:r>
      <w:r w:rsidRPr="00982EF3">
        <w:t xml:space="preserve">ra </w:t>
      </w:r>
      <w:r>
        <w:t>i</w:t>
      </w:r>
      <w:r w:rsidRPr="00982EF3">
        <w:t xml:space="preserve">r </w:t>
      </w:r>
      <w:r>
        <w:t>d</w:t>
      </w:r>
      <w:r w:rsidRPr="00982EF3">
        <w:t xml:space="preserve">e </w:t>
      </w:r>
      <w:r>
        <w:t>b</w:t>
      </w:r>
      <w:r w:rsidRPr="00982EF3">
        <w:t xml:space="preserve">icicleta, 2014. Disponível em: https://ateondedeuprairdebicicleta.com.br/5-dicas-para-pedalar-sozinho/. Acesso em: </w:t>
      </w:r>
      <w:r>
        <w:t>30 set. 2021.</w:t>
      </w:r>
    </w:p>
    <w:p w14:paraId="7A10E4AE" w14:textId="4F34DBCD" w:rsidR="007D5F16" w:rsidRDefault="002E540C" w:rsidP="001B6510">
      <w:pPr>
        <w:pStyle w:val="TF-refernciasITEM"/>
      </w:pPr>
      <w:r w:rsidRPr="00F6735D">
        <w:t>TEIXEIRA,</w:t>
      </w:r>
      <w:r w:rsidR="007D5F16" w:rsidRPr="00F6735D">
        <w:t xml:space="preserve"> Danielle. </w:t>
      </w:r>
      <w:r w:rsidR="007D5F16" w:rsidRPr="00F6735D">
        <w:rPr>
          <w:b/>
          <w:bCs/>
        </w:rPr>
        <w:t>Criando um App com Flutter</w:t>
      </w:r>
      <w:r w:rsidR="007D5F16" w:rsidRPr="00F6735D">
        <w:t xml:space="preserve">. </w:t>
      </w:r>
      <w:r w:rsidR="007D5F16">
        <w:t>M</w:t>
      </w:r>
      <w:r w:rsidR="007D5F16" w:rsidRPr="00F6735D">
        <w:t xml:space="preserve">edium, 2019. Disponível em: https://medium.com/lfdev-blog/criando-um-app-com-flutter-d096c6443299. Acesso em: </w:t>
      </w:r>
      <w:r w:rsidR="00234FBC">
        <w:t>30 set</w:t>
      </w:r>
      <w:r w:rsidR="007D5F16" w:rsidRPr="00F6735D">
        <w:t>.</w:t>
      </w:r>
      <w:r w:rsidR="00234FBC">
        <w:t xml:space="preserve"> 2021.</w:t>
      </w:r>
    </w:p>
    <w:p w14:paraId="57517F24" w14:textId="352919C8" w:rsidR="00D94758" w:rsidRDefault="00E33E91" w:rsidP="00766A3C">
      <w:pPr>
        <w:pStyle w:val="TF-refernciasITEM"/>
      </w:pPr>
      <w:r w:rsidRPr="00E33E91">
        <w:t xml:space="preserve">ZUCCHI, D. </w:t>
      </w:r>
      <w:r w:rsidRPr="00D94822">
        <w:rPr>
          <w:b/>
          <w:bCs/>
        </w:rPr>
        <w:t xml:space="preserve">Kevin: </w:t>
      </w:r>
      <w:r w:rsidRPr="006D0DB4">
        <w:t>Formador de grupos em práticas esportivas</w:t>
      </w:r>
      <w:r w:rsidRPr="00D94822">
        <w:rPr>
          <w:b/>
          <w:bCs/>
        </w:rPr>
        <w:t>.</w:t>
      </w:r>
      <w:r w:rsidRPr="00E33E91">
        <w:t xml:space="preserve"> TCC - </w:t>
      </w:r>
      <w:r>
        <w:t>C</w:t>
      </w:r>
      <w:r w:rsidRPr="00E33E91">
        <w:t xml:space="preserve">urso de </w:t>
      </w:r>
      <w:r>
        <w:t>S</w:t>
      </w:r>
      <w:r w:rsidRPr="00E33E91">
        <w:t xml:space="preserve">istemas de </w:t>
      </w:r>
      <w:r>
        <w:t>I</w:t>
      </w:r>
      <w:r w:rsidRPr="00E33E91">
        <w:t xml:space="preserve">nformação – </w:t>
      </w:r>
      <w:r>
        <w:t>B</w:t>
      </w:r>
      <w:r w:rsidRPr="00E33E91">
        <w:t xml:space="preserve">acharelado, </w:t>
      </w:r>
      <w:r>
        <w:t>U</w:t>
      </w:r>
      <w:r w:rsidRPr="00E33E91">
        <w:t xml:space="preserve">niversidade </w:t>
      </w:r>
      <w:r>
        <w:t>R</w:t>
      </w:r>
      <w:r w:rsidRPr="00E33E91">
        <w:t xml:space="preserve">egional de </w:t>
      </w:r>
      <w:r>
        <w:t>B</w:t>
      </w:r>
      <w:r w:rsidRPr="00E33E91">
        <w:t>lumenau. Blumenau, p. 99. 2018.</w:t>
      </w:r>
    </w:p>
    <w:p w14:paraId="63139B87" w14:textId="02882C25" w:rsidR="00C84441" w:rsidRDefault="00C84441" w:rsidP="006F3B4C">
      <w:pPr>
        <w:pStyle w:val="TF-xAvalTTULO"/>
        <w:ind w:left="0" w:firstLine="0"/>
        <w:jc w:val="left"/>
      </w:pPr>
    </w:p>
    <w:p w14:paraId="259F551C" w14:textId="77777777" w:rsidR="006F3B4C" w:rsidRPr="00340EA0" w:rsidRDefault="006F3B4C" w:rsidP="006F3B4C">
      <w:pPr>
        <w:pStyle w:val="TF-xAvalTTULO"/>
      </w:pPr>
      <w:r>
        <w:br w:type="page"/>
      </w:r>
      <w:r w:rsidRPr="00340EA0">
        <w:lastRenderedPageBreak/>
        <w:t xml:space="preserve">FORMULÁRIO  DE  avaliação </w:t>
      </w:r>
      <w:r>
        <w:t xml:space="preserve">SIS </w:t>
      </w:r>
      <w:r w:rsidRPr="00340EA0">
        <w:t>– PROFESSOR TCC I</w:t>
      </w:r>
    </w:p>
    <w:p w14:paraId="6C90CBBE" w14:textId="77777777" w:rsidR="006F3B4C" w:rsidRDefault="006F3B4C" w:rsidP="006F3B4C">
      <w:pPr>
        <w:pStyle w:val="TF-xAvalLINHA"/>
      </w:pPr>
      <w:r w:rsidRPr="00320BFA">
        <w:t>Avaliador(a):</w:t>
      </w:r>
      <w:r w:rsidRPr="00320BFA">
        <w:tab/>
      </w:r>
      <w:r>
        <w:t>Dalton Solano dos Reis</w:t>
      </w:r>
    </w:p>
    <w:p w14:paraId="09E51730" w14:textId="77777777" w:rsidR="006F3B4C" w:rsidRPr="00320BFA" w:rsidRDefault="006F3B4C" w:rsidP="006F3B4C">
      <w:pPr>
        <w:pStyle w:val="TF-xAvalLINHA"/>
      </w:pPr>
    </w:p>
    <w:tbl>
      <w:tblPr>
        <w:tblW w:w="5000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59"/>
        <w:gridCol w:w="7369"/>
        <w:gridCol w:w="495"/>
        <w:gridCol w:w="498"/>
        <w:gridCol w:w="491"/>
      </w:tblGrid>
      <w:tr w:rsidR="006F3B4C" w:rsidRPr="00320BFA" w14:paraId="2262E792" w14:textId="77777777" w:rsidTr="008F1BCC">
        <w:trPr>
          <w:cantSplit/>
          <w:trHeight w:val="1071"/>
          <w:jc w:val="center"/>
        </w:trPr>
        <w:tc>
          <w:tcPr>
            <w:tcW w:w="4193" w:type="pct"/>
            <w:gridSpan w:val="2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34B733ED" w14:textId="77777777" w:rsidR="006F3B4C" w:rsidRPr="00320BFA" w:rsidRDefault="006F3B4C" w:rsidP="008F1BCC">
            <w:pPr>
              <w:pStyle w:val="TF-xAvalITEMTABELA"/>
            </w:pPr>
            <w:r w:rsidRPr="00320BFA">
              <w:t>ASPECTOS   AVALIADOS</w:t>
            </w:r>
          </w:p>
        </w:tc>
        <w:tc>
          <w:tcPr>
            <w:tcW w:w="269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textDirection w:val="btLr"/>
            <w:hideMark/>
          </w:tcPr>
          <w:p w14:paraId="734FDA5E" w14:textId="77777777" w:rsidR="006F3B4C" w:rsidRPr="00320BFA" w:rsidRDefault="006F3B4C" w:rsidP="008F1BCC">
            <w:pPr>
              <w:pStyle w:val="TF-xAvalITEMTABELA"/>
            </w:pPr>
            <w:r w:rsidRPr="00320BFA">
              <w:t>atende</w:t>
            </w:r>
          </w:p>
        </w:tc>
        <w:tc>
          <w:tcPr>
            <w:tcW w:w="271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textDirection w:val="btLr"/>
            <w:hideMark/>
          </w:tcPr>
          <w:p w14:paraId="59794F18" w14:textId="77777777" w:rsidR="006F3B4C" w:rsidRPr="00320BFA" w:rsidRDefault="006F3B4C" w:rsidP="008F1BCC">
            <w:pPr>
              <w:pStyle w:val="TF-xAvalITEMTABELA"/>
            </w:pPr>
            <w:r w:rsidRPr="00320BFA">
              <w:t>atende parcialmente</w:t>
            </w:r>
          </w:p>
        </w:tc>
        <w:tc>
          <w:tcPr>
            <w:tcW w:w="267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  <w:textDirection w:val="btLr"/>
            <w:hideMark/>
          </w:tcPr>
          <w:p w14:paraId="1DDC2ACE" w14:textId="77777777" w:rsidR="006F3B4C" w:rsidRPr="00320BFA" w:rsidRDefault="006F3B4C" w:rsidP="008F1BCC">
            <w:pPr>
              <w:pStyle w:val="TF-xAvalITEMTABELA"/>
            </w:pPr>
            <w:r w:rsidRPr="00320BFA">
              <w:t>não atende</w:t>
            </w:r>
          </w:p>
        </w:tc>
      </w:tr>
      <w:tr w:rsidR="006F3B4C" w:rsidRPr="00320BFA" w14:paraId="0199316A" w14:textId="77777777" w:rsidTr="008F1BCC">
        <w:trPr>
          <w:cantSplit/>
          <w:trHeight w:val="319"/>
          <w:jc w:val="center"/>
        </w:trPr>
        <w:tc>
          <w:tcPr>
            <w:tcW w:w="192" w:type="pct"/>
            <w:vMerge w:val="restar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textDirection w:val="btLr"/>
            <w:tcFitText/>
            <w:vAlign w:val="center"/>
            <w:hideMark/>
          </w:tcPr>
          <w:p w14:paraId="475A917F" w14:textId="77777777" w:rsidR="006F3B4C" w:rsidRPr="00320BFA" w:rsidRDefault="006F3B4C" w:rsidP="008F1BCC">
            <w:pPr>
              <w:pStyle w:val="TF-xAvalITEMTABELA"/>
            </w:pPr>
            <w:r w:rsidRPr="0000224C">
              <w:t>ASPECTOS TÉCNICOS</w:t>
            </w:r>
          </w:p>
        </w:tc>
        <w:tc>
          <w:tcPr>
            <w:tcW w:w="4001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88C9D95" w14:textId="77777777" w:rsidR="006F3B4C" w:rsidRPr="00320BFA" w:rsidRDefault="006F3B4C" w:rsidP="006F3B4C">
            <w:pPr>
              <w:pStyle w:val="TF-xAvalITEM"/>
              <w:numPr>
                <w:ilvl w:val="0"/>
                <w:numId w:val="12"/>
              </w:numPr>
            </w:pPr>
            <w:r w:rsidRPr="00320BFA">
              <w:t>INTRODUÇÃO</w:t>
            </w:r>
          </w:p>
          <w:p w14:paraId="45866546" w14:textId="77777777" w:rsidR="006F3B4C" w:rsidRPr="00320BFA" w:rsidRDefault="006F3B4C" w:rsidP="008F1BCC">
            <w:pPr>
              <w:pStyle w:val="TF-xAvalITEMDETALHE"/>
            </w:pPr>
            <w:r w:rsidRPr="00320BFA">
              <w:t>O tema de pesquisa está devidamente contextualizado/delimitado?</w:t>
            </w:r>
          </w:p>
        </w:tc>
        <w:tc>
          <w:tcPr>
            <w:tcW w:w="269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E809EB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71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3D14DE5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5FA615A5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6F3B4C" w:rsidRPr="00320BFA" w14:paraId="73D6280D" w14:textId="77777777" w:rsidTr="008F1BCC">
        <w:trPr>
          <w:cantSplit/>
          <w:trHeight w:val="245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6D095425" w14:textId="77777777" w:rsidR="006F3B4C" w:rsidRPr="00320BFA" w:rsidRDefault="006F3B4C" w:rsidP="008F1BC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9EE08D4" w14:textId="77777777" w:rsidR="006F3B4C" w:rsidRPr="00320BFA" w:rsidRDefault="006F3B4C" w:rsidP="008F1BCC">
            <w:pPr>
              <w:pStyle w:val="TF-xAvalITEMDETALHE"/>
            </w:pPr>
            <w:r w:rsidRPr="00320BFA">
              <w:t>O problema está claramente formulado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D575EB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19AE76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1F46A289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6F3B4C" w:rsidRPr="00320BFA" w14:paraId="08F6E26C" w14:textId="77777777" w:rsidTr="008F1BC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79CB6318" w14:textId="77777777" w:rsidR="006F3B4C" w:rsidRPr="00320BFA" w:rsidRDefault="006F3B4C" w:rsidP="008F1BC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AA590F9" w14:textId="77777777" w:rsidR="006F3B4C" w:rsidRPr="00320BFA" w:rsidRDefault="006F3B4C" w:rsidP="006F3B4C">
            <w:pPr>
              <w:pStyle w:val="TF-xAvalITEM"/>
              <w:numPr>
                <w:ilvl w:val="0"/>
                <w:numId w:val="12"/>
              </w:numPr>
            </w:pPr>
            <w:r w:rsidRPr="00320BFA">
              <w:t>OBJETIVOS</w:t>
            </w:r>
          </w:p>
          <w:p w14:paraId="0CB760AD" w14:textId="77777777" w:rsidR="006F3B4C" w:rsidRPr="00320BFA" w:rsidRDefault="006F3B4C" w:rsidP="008F1BCC">
            <w:pPr>
              <w:pStyle w:val="TF-xAvalITEMDETALHE"/>
            </w:pPr>
            <w:r w:rsidRPr="00320BFA">
              <w:t>O objetivo principal está claramente definido e é passível de ser alcançado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047382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D037F1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61FED9D0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6F3B4C" w:rsidRPr="00320BFA" w14:paraId="59025943" w14:textId="77777777" w:rsidTr="008F1BCC">
        <w:trPr>
          <w:cantSplit/>
          <w:trHeight w:val="130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02590542" w14:textId="77777777" w:rsidR="006F3B4C" w:rsidRPr="00320BFA" w:rsidRDefault="006F3B4C" w:rsidP="008F1BC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C2B550C" w14:textId="77777777" w:rsidR="006F3B4C" w:rsidRPr="00320BFA" w:rsidRDefault="006F3B4C" w:rsidP="008F1BCC">
            <w:pPr>
              <w:pStyle w:val="TF-xAvalITEMDETALHE"/>
            </w:pPr>
            <w:r w:rsidRPr="00320BFA">
              <w:t xml:space="preserve">Os objetivos específicos são coerentes com o objetivo principal? 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6A7D50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562946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517A39A5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6F3B4C" w:rsidRPr="00320BFA" w14:paraId="490E78E5" w14:textId="77777777" w:rsidTr="008F1BCC">
        <w:trPr>
          <w:cantSplit/>
          <w:trHeight w:val="413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4A2755E0" w14:textId="77777777" w:rsidR="006F3B4C" w:rsidRPr="00320BFA" w:rsidRDefault="006F3B4C" w:rsidP="008F1BC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21659D9" w14:textId="77777777" w:rsidR="006F3B4C" w:rsidRPr="00320BFA" w:rsidRDefault="006F3B4C" w:rsidP="006F3B4C">
            <w:pPr>
              <w:pStyle w:val="TF-xAvalITEM"/>
              <w:numPr>
                <w:ilvl w:val="0"/>
                <w:numId w:val="12"/>
              </w:numPr>
            </w:pPr>
            <w:r w:rsidRPr="00320BFA">
              <w:t>TRABALHOS CORRELATOS</w:t>
            </w:r>
          </w:p>
          <w:p w14:paraId="0E81D41E" w14:textId="77777777" w:rsidR="006F3B4C" w:rsidRPr="00320BFA" w:rsidRDefault="006F3B4C" w:rsidP="008F1BCC">
            <w:pPr>
              <w:pStyle w:val="TF-xAvalITEMDETALHE"/>
            </w:pPr>
            <w:r w:rsidRPr="00320BFA">
              <w:t>São apresentados trabalhos correlatos, bem como descritas as principais funcionalidades e os pontos fortes e fracos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B34729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BDB593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2DEBC5C2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6F3B4C" w:rsidRPr="00320BFA" w14:paraId="25B27976" w14:textId="77777777" w:rsidTr="008F1BC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4B40C5BA" w14:textId="77777777" w:rsidR="006F3B4C" w:rsidRPr="00320BFA" w:rsidRDefault="006F3B4C" w:rsidP="008F1BC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EEE56ED" w14:textId="77777777" w:rsidR="006F3B4C" w:rsidRPr="00320BFA" w:rsidRDefault="006F3B4C" w:rsidP="006F3B4C">
            <w:pPr>
              <w:pStyle w:val="TF-xAvalITEM"/>
              <w:numPr>
                <w:ilvl w:val="0"/>
                <w:numId w:val="12"/>
              </w:numPr>
            </w:pPr>
            <w:r w:rsidRPr="00320BFA">
              <w:t>JUSTIFICATIVA</w:t>
            </w:r>
          </w:p>
          <w:p w14:paraId="68897A38" w14:textId="77777777" w:rsidR="006F3B4C" w:rsidRPr="00320BFA" w:rsidRDefault="006F3B4C" w:rsidP="008F1BCC">
            <w:pPr>
              <w:pStyle w:val="TF-xAvalITEMDETALHE"/>
            </w:pPr>
            <w:r w:rsidRPr="00320BFA">
              <w:t>Foi apresentado e discutido um quadro relacionando os trabalhos correlatos e suas principais funcionalidades com a proposta apresentada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22920D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4A0984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5D5BCC1E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6F3B4C" w:rsidRPr="00320BFA" w14:paraId="6566486E" w14:textId="77777777" w:rsidTr="008F1BC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4AEA602F" w14:textId="77777777" w:rsidR="006F3B4C" w:rsidRPr="00320BFA" w:rsidRDefault="006F3B4C" w:rsidP="008F1BC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C78CD62" w14:textId="77777777" w:rsidR="006F3B4C" w:rsidRPr="00320BFA" w:rsidRDefault="006F3B4C" w:rsidP="008F1BCC">
            <w:pPr>
              <w:pStyle w:val="TF-xAvalITEMDETALHE"/>
            </w:pPr>
            <w:r w:rsidRPr="00320BFA">
              <w:t>São apresentados argumentos científicos, técnicos ou metodológicos que justificam a proposta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6BE810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B2A840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77ED4B14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6F3B4C" w:rsidRPr="00320BFA" w14:paraId="2BB07682" w14:textId="77777777" w:rsidTr="008F1BC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1FF5A211" w14:textId="77777777" w:rsidR="006F3B4C" w:rsidRPr="00320BFA" w:rsidRDefault="006F3B4C" w:rsidP="008F1BC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D57348D" w14:textId="77777777" w:rsidR="006F3B4C" w:rsidRPr="00320BFA" w:rsidRDefault="006F3B4C" w:rsidP="008F1BCC">
            <w:pPr>
              <w:pStyle w:val="TF-xAvalITEMDETALHE"/>
            </w:pPr>
            <w:r w:rsidRPr="00320BFA">
              <w:t>São apresentadas as contribuições teóricas, práticas ou sociais que justificam a proposta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87DEEA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7F7ABE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5D94ACA7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6F3B4C" w:rsidRPr="00320BFA" w14:paraId="2D334663" w14:textId="77777777" w:rsidTr="008F1BC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2BBF2C06" w14:textId="77777777" w:rsidR="006F3B4C" w:rsidRPr="00320BFA" w:rsidRDefault="006F3B4C" w:rsidP="008F1BC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008B101" w14:textId="77777777" w:rsidR="006F3B4C" w:rsidRPr="00320BFA" w:rsidRDefault="006F3B4C" w:rsidP="006F3B4C">
            <w:pPr>
              <w:pStyle w:val="TF-xAvalITEM"/>
              <w:numPr>
                <w:ilvl w:val="0"/>
                <w:numId w:val="12"/>
              </w:numPr>
            </w:pPr>
            <w:r w:rsidRPr="00320BFA">
              <w:t>REQUISITOS PRINCIPAIS DO PROBLEMA A SER TRABALHADO</w:t>
            </w:r>
          </w:p>
          <w:p w14:paraId="487B5080" w14:textId="77777777" w:rsidR="006F3B4C" w:rsidRPr="00320BFA" w:rsidRDefault="006F3B4C" w:rsidP="008F1BCC">
            <w:pPr>
              <w:pStyle w:val="TF-xAvalITEMDETALHE"/>
            </w:pPr>
            <w:r w:rsidRPr="00320BFA">
              <w:t xml:space="preserve">Os requisitos funcionais e não funcionais foram claramente descritos?  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CC0FDF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889C1E4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37E0268A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6F3B4C" w:rsidRPr="00320BFA" w14:paraId="477191D3" w14:textId="77777777" w:rsidTr="008F1BCC">
        <w:trPr>
          <w:cantSplit/>
          <w:trHeight w:val="447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23201E08" w14:textId="77777777" w:rsidR="006F3B4C" w:rsidRPr="00320BFA" w:rsidRDefault="006F3B4C" w:rsidP="008F1BC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22CD91F" w14:textId="77777777" w:rsidR="006F3B4C" w:rsidRPr="00320BFA" w:rsidRDefault="006F3B4C" w:rsidP="006F3B4C">
            <w:pPr>
              <w:pStyle w:val="TF-xAvalITEM"/>
              <w:numPr>
                <w:ilvl w:val="0"/>
                <w:numId w:val="12"/>
              </w:numPr>
            </w:pPr>
            <w:r w:rsidRPr="00320BFA">
              <w:t>METODOLOGIA</w:t>
            </w:r>
          </w:p>
          <w:p w14:paraId="2D92474A" w14:textId="77777777" w:rsidR="006F3B4C" w:rsidRPr="00320BFA" w:rsidRDefault="006F3B4C" w:rsidP="008F1BCC">
            <w:pPr>
              <w:pStyle w:val="TF-xAvalITEMDETALHE"/>
            </w:pPr>
            <w:r w:rsidRPr="00320BFA">
              <w:t>Foram relacionadas todas as etapas necessárias para o desenvolvimento do TCC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C5B13B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2D0BFC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61319D6F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6F3B4C" w:rsidRPr="00320BFA" w14:paraId="5038A3DB" w14:textId="77777777" w:rsidTr="008F1BCC">
        <w:trPr>
          <w:cantSplit/>
          <w:trHeight w:val="249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6AF43812" w14:textId="77777777" w:rsidR="006F3B4C" w:rsidRPr="00320BFA" w:rsidRDefault="006F3B4C" w:rsidP="008F1BC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6180460" w14:textId="77777777" w:rsidR="006F3B4C" w:rsidRPr="00320BFA" w:rsidRDefault="006F3B4C" w:rsidP="008F1BCC">
            <w:pPr>
              <w:pStyle w:val="TF-xAvalITEMDETALHE"/>
            </w:pPr>
            <w:r w:rsidRPr="00320BFA">
              <w:t>Os métodos, recursos e o cronograma estão devidamente apresentados e são compatíveis com a metodologia proposta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6C97D6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09D917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33DA13DC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6F3B4C" w:rsidRPr="00320BFA" w14:paraId="3E08ECCD" w14:textId="77777777" w:rsidTr="008F1BCC">
        <w:trPr>
          <w:cantSplit/>
          <w:trHeight w:val="249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27F2E698" w14:textId="77777777" w:rsidR="006F3B4C" w:rsidRPr="00320BFA" w:rsidRDefault="006F3B4C" w:rsidP="008F1BC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C852D7C" w14:textId="77777777" w:rsidR="006F3B4C" w:rsidRPr="00320BFA" w:rsidRDefault="006F3B4C" w:rsidP="006F3B4C">
            <w:pPr>
              <w:pStyle w:val="TF-xAvalITEM"/>
              <w:numPr>
                <w:ilvl w:val="0"/>
                <w:numId w:val="12"/>
              </w:numPr>
            </w:pPr>
            <w:r w:rsidRPr="00320BFA">
              <w:t>REVISÃO BIBLIOGRÁFICA</w:t>
            </w:r>
            <w:r>
              <w:t xml:space="preserve"> (atenção para a diferença de conteúdo entre projeto e pré-projeto)</w:t>
            </w:r>
          </w:p>
          <w:p w14:paraId="0C2EC6D7" w14:textId="77777777" w:rsidR="006F3B4C" w:rsidRPr="00320BFA" w:rsidRDefault="006F3B4C" w:rsidP="008F1BCC">
            <w:pPr>
              <w:pStyle w:val="TF-xAvalITEMDETALHE"/>
            </w:pPr>
            <w:r w:rsidRPr="00320BFA">
              <w:t>Os assuntos apresentados são suficientes e têm relação com o tema do TCC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8EE2F2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A54AA2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552D1845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6F3B4C" w:rsidRPr="00320BFA" w14:paraId="5BF99F23" w14:textId="77777777" w:rsidTr="008F1BCC">
        <w:trPr>
          <w:cantSplit/>
          <w:trHeight w:val="249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7771573A" w14:textId="77777777" w:rsidR="006F3B4C" w:rsidRPr="00320BFA" w:rsidRDefault="006F3B4C" w:rsidP="008F1BC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hideMark/>
          </w:tcPr>
          <w:p w14:paraId="522C3558" w14:textId="77777777" w:rsidR="006F3B4C" w:rsidRPr="00320BFA" w:rsidRDefault="006F3B4C" w:rsidP="008F1BCC">
            <w:pPr>
              <w:pStyle w:val="TF-xAvalITEMDETALHE"/>
            </w:pPr>
            <w:r w:rsidRPr="00320BFA">
              <w:t>As referências contemplam adequadamente os assuntos abordados (são indicadas obras atualizadas e as mais importantes da área)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050752C1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04FE6B2B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</w:tcPr>
          <w:p w14:paraId="2F61F4D0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6F3B4C" w:rsidRPr="00320BFA" w14:paraId="77CE5163" w14:textId="77777777" w:rsidTr="008F1BCC">
        <w:trPr>
          <w:cantSplit/>
          <w:trHeight w:val="451"/>
          <w:jc w:val="center"/>
        </w:trPr>
        <w:tc>
          <w:tcPr>
            <w:tcW w:w="192" w:type="pct"/>
            <w:vMerge w:val="restar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textDirection w:val="btLr"/>
            <w:vAlign w:val="center"/>
            <w:hideMark/>
          </w:tcPr>
          <w:p w14:paraId="125AD7D0" w14:textId="77777777" w:rsidR="006F3B4C" w:rsidRPr="00320BFA" w:rsidRDefault="006F3B4C" w:rsidP="008F1BCC">
            <w:pPr>
              <w:pStyle w:val="TF-xAvalITEMTABELA"/>
            </w:pPr>
            <w:r w:rsidRPr="00320BFA">
              <w:t>ASPECTOS METODOLÓGICOS</w:t>
            </w:r>
          </w:p>
        </w:tc>
        <w:tc>
          <w:tcPr>
            <w:tcW w:w="4001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215EEB9" w14:textId="77777777" w:rsidR="006F3B4C" w:rsidRPr="00320BFA" w:rsidRDefault="006F3B4C" w:rsidP="006F3B4C">
            <w:pPr>
              <w:pStyle w:val="TF-xAvalITEM"/>
              <w:numPr>
                <w:ilvl w:val="0"/>
                <w:numId w:val="12"/>
              </w:numPr>
            </w:pPr>
            <w:r w:rsidRPr="00320BFA">
              <w:t>LINGUAGEM USADA (redação)</w:t>
            </w:r>
          </w:p>
          <w:p w14:paraId="5E7416D5" w14:textId="77777777" w:rsidR="006F3B4C" w:rsidRPr="00320BFA" w:rsidRDefault="006F3B4C" w:rsidP="008F1BCC">
            <w:pPr>
              <w:pStyle w:val="TF-xAvalITEMDETALHE"/>
            </w:pPr>
            <w:r w:rsidRPr="00320BFA">
              <w:t>O texto completo é coerente e redigido corretamente em língua portuguesa, usando linguagem formal/científica?</w:t>
            </w:r>
          </w:p>
        </w:tc>
        <w:tc>
          <w:tcPr>
            <w:tcW w:w="269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9CCB3D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71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2D9F2D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39406E25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6F3B4C" w:rsidRPr="00320BFA" w14:paraId="6C1B0CA0" w14:textId="77777777" w:rsidTr="008F1BC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41153BE6" w14:textId="77777777" w:rsidR="006F3B4C" w:rsidRPr="00320BFA" w:rsidRDefault="006F3B4C" w:rsidP="008F1BC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6A7C6FC" w14:textId="77777777" w:rsidR="006F3B4C" w:rsidRPr="00320BFA" w:rsidRDefault="006F3B4C" w:rsidP="008F1BCC">
            <w:pPr>
              <w:pStyle w:val="TF-xAvalITEMDETALHE"/>
            </w:pPr>
            <w:r w:rsidRPr="00320BFA">
              <w:t>A exposição do assunto é ordenada (as ideias estão bem encadeadas e a linguagem utilizada é clara)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89A8FB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24938E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573D776A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6F3B4C" w:rsidRPr="00320BFA" w14:paraId="4E2B4AAE" w14:textId="77777777" w:rsidTr="008F1BC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64C03E46" w14:textId="77777777" w:rsidR="006F3B4C" w:rsidRPr="00320BFA" w:rsidRDefault="006F3B4C" w:rsidP="008F1BC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E21EFDA" w14:textId="77777777" w:rsidR="006F3B4C" w:rsidRPr="00320BFA" w:rsidRDefault="006F3B4C" w:rsidP="006F3B4C">
            <w:pPr>
              <w:pStyle w:val="TF-xAvalITEM"/>
              <w:numPr>
                <w:ilvl w:val="0"/>
                <w:numId w:val="12"/>
              </w:numPr>
            </w:pPr>
            <w:r w:rsidRPr="00320BFA">
              <w:t>ORGANIZAÇÃO E APRESENTAÇÃO GRÁFICA DO TEXTO</w:t>
            </w:r>
          </w:p>
          <w:p w14:paraId="36FB51AB" w14:textId="77777777" w:rsidR="006F3B4C" w:rsidRPr="00320BFA" w:rsidRDefault="006F3B4C" w:rsidP="008F1BCC">
            <w:pPr>
              <w:pStyle w:val="TF-xAvalITEMDETALHE"/>
            </w:pPr>
            <w:r w:rsidRPr="00320BFA">
              <w:t>A organização e apresentação dos capítulos, seções, subseções e parágrafos estão de acordo com o modelo estabelecido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78CDEF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81283C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28F15A8B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6F3B4C" w:rsidRPr="00320BFA" w14:paraId="37143B77" w14:textId="77777777" w:rsidTr="008F1BC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6DDCDA49" w14:textId="77777777" w:rsidR="006F3B4C" w:rsidRPr="00320BFA" w:rsidRDefault="006F3B4C" w:rsidP="008F1BC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CAF23FF" w14:textId="77777777" w:rsidR="006F3B4C" w:rsidRPr="00320BFA" w:rsidRDefault="006F3B4C" w:rsidP="006F3B4C">
            <w:pPr>
              <w:pStyle w:val="TF-xAvalITEM"/>
              <w:numPr>
                <w:ilvl w:val="0"/>
                <w:numId w:val="12"/>
              </w:numPr>
            </w:pPr>
            <w:r w:rsidRPr="00320BFA">
              <w:t>ILUSTRAÇÕES (figuras, quadros, tabelas)</w:t>
            </w:r>
          </w:p>
          <w:p w14:paraId="7604C2AD" w14:textId="77777777" w:rsidR="006F3B4C" w:rsidRPr="00320BFA" w:rsidRDefault="006F3B4C" w:rsidP="008F1BCC">
            <w:pPr>
              <w:pStyle w:val="TF-xAvalITEMDETALHE"/>
            </w:pPr>
            <w:r w:rsidRPr="00320BFA">
              <w:t>As ilustrações são legíveis e obedecem às normas da ABNT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AD6D45" w14:textId="77777777" w:rsidR="006F3B4C" w:rsidRPr="00320BFA" w:rsidRDefault="006F3B4C" w:rsidP="008F1BCC">
            <w:pPr>
              <w:keepNext w:val="0"/>
              <w:keepLines w:val="0"/>
              <w:spacing w:before="80" w:after="8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45C4D0" w14:textId="77777777" w:rsidR="006F3B4C" w:rsidRPr="00320BFA" w:rsidRDefault="006F3B4C" w:rsidP="008F1BCC">
            <w:pPr>
              <w:keepNext w:val="0"/>
              <w:keepLines w:val="0"/>
              <w:spacing w:before="80" w:after="8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2E9C23C0" w14:textId="77777777" w:rsidR="006F3B4C" w:rsidRPr="00320BFA" w:rsidRDefault="006F3B4C" w:rsidP="008F1BCC">
            <w:pPr>
              <w:keepNext w:val="0"/>
              <w:keepLines w:val="0"/>
              <w:spacing w:before="80" w:after="80"/>
              <w:ind w:left="709" w:hanging="709"/>
              <w:jc w:val="center"/>
              <w:rPr>
                <w:sz w:val="18"/>
              </w:rPr>
            </w:pPr>
          </w:p>
        </w:tc>
      </w:tr>
      <w:tr w:rsidR="006F3B4C" w:rsidRPr="00320BFA" w14:paraId="7BA95AA0" w14:textId="77777777" w:rsidTr="008F1BCC">
        <w:trPr>
          <w:cantSplit/>
          <w:trHeight w:val="386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1E3A1F58" w14:textId="77777777" w:rsidR="006F3B4C" w:rsidRPr="00320BFA" w:rsidRDefault="006F3B4C" w:rsidP="008F1BC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6D14803" w14:textId="77777777" w:rsidR="006F3B4C" w:rsidRPr="00320BFA" w:rsidRDefault="006F3B4C" w:rsidP="006F3B4C">
            <w:pPr>
              <w:pStyle w:val="TF-xAvalITEM"/>
              <w:numPr>
                <w:ilvl w:val="0"/>
                <w:numId w:val="12"/>
              </w:numPr>
            </w:pPr>
            <w:r w:rsidRPr="00320BFA">
              <w:t>REFERÊNCIAS E CITAÇÕES</w:t>
            </w:r>
          </w:p>
          <w:p w14:paraId="15C47B27" w14:textId="77777777" w:rsidR="006F3B4C" w:rsidRPr="00320BFA" w:rsidRDefault="006F3B4C" w:rsidP="008F1BCC">
            <w:pPr>
              <w:pStyle w:val="TF-xAvalITEMDETALHE"/>
            </w:pPr>
            <w:r w:rsidRPr="00320BFA">
              <w:t>As referências obedecem às normas da ABNT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B53566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CE66AB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58457514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6F3B4C" w:rsidRPr="00320BFA" w14:paraId="10CBDD56" w14:textId="77777777" w:rsidTr="008F1BCC">
        <w:trPr>
          <w:cantSplit/>
          <w:trHeight w:val="386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2B06AE94" w14:textId="77777777" w:rsidR="006F3B4C" w:rsidRPr="00320BFA" w:rsidRDefault="006F3B4C" w:rsidP="008F1BC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A642062" w14:textId="77777777" w:rsidR="006F3B4C" w:rsidRPr="00320BFA" w:rsidRDefault="006F3B4C" w:rsidP="008F1BCC">
            <w:pPr>
              <w:pStyle w:val="TF-xAvalITEMDETALHE"/>
            </w:pPr>
            <w:r w:rsidRPr="00320BFA">
              <w:t>As citações obedecem às normas da ABNT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3B276B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640937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4EC2588C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6F3B4C" w:rsidRPr="00320BFA" w14:paraId="22556838" w14:textId="77777777" w:rsidTr="008F1BC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77F6E3FC" w14:textId="77777777" w:rsidR="006F3B4C" w:rsidRPr="00320BFA" w:rsidRDefault="006F3B4C" w:rsidP="008F1BC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hideMark/>
          </w:tcPr>
          <w:p w14:paraId="55954025" w14:textId="77777777" w:rsidR="006F3B4C" w:rsidRPr="00320BFA" w:rsidRDefault="006F3B4C" w:rsidP="008F1BCC">
            <w:pPr>
              <w:pStyle w:val="TF-xAvalITEMDETALHE"/>
            </w:pPr>
            <w:r w:rsidRPr="00320BFA">
              <w:t>Todos os documentos citados foram referenciados e vice-versa, isto é, as citações e referências são consistentes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59CAA02F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4D70159F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</w:tcPr>
          <w:p w14:paraId="5FFA59D7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</w:tbl>
    <w:p w14:paraId="3D12385F" w14:textId="418C0163" w:rsidR="006F3B4C" w:rsidRDefault="006F3B4C" w:rsidP="006F3B4C">
      <w:pPr>
        <w:pStyle w:val="TF-xAvalTTULO"/>
        <w:ind w:left="0" w:firstLine="0"/>
        <w:jc w:val="left"/>
      </w:pPr>
    </w:p>
    <w:sectPr w:rsidR="006F3B4C" w:rsidSect="00EC2D7A">
      <w:headerReference w:type="default" r:id="rId14"/>
      <w:footerReference w:type="even" r:id="rId15"/>
      <w:footerReference w:type="default" r:id="rId16"/>
      <w:headerReference w:type="first" r:id="rId17"/>
      <w:pgSz w:w="11907" w:h="16840" w:code="9"/>
      <w:pgMar w:top="1701" w:right="1134" w:bottom="1134" w:left="1701" w:header="720" w:footer="720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FAD4543" w14:textId="77777777" w:rsidR="00B66BBE" w:rsidRDefault="00B66BBE">
      <w:r>
        <w:separator/>
      </w:r>
    </w:p>
  </w:endnote>
  <w:endnote w:type="continuationSeparator" w:id="0">
    <w:p w14:paraId="18847915" w14:textId="77777777" w:rsidR="00B66BBE" w:rsidRDefault="00B66BB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3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5187F5E" w14:textId="2A549263" w:rsidR="00C84441" w:rsidRDefault="00C84441" w:rsidP="000A297B">
    <w:pPr>
      <w:pStyle w:val="Rodap"/>
      <w:framePr w:wrap="none" w:vAnchor="text" w:hAnchor="margin" w:xAlign="right" w:y="1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 PAGE </w:instrText>
    </w:r>
    <w:r>
      <w:rPr>
        <w:rStyle w:val="Nmerodepgina"/>
      </w:rPr>
      <w:fldChar w:fldCharType="end"/>
    </w:r>
  </w:p>
  <w:p w14:paraId="26E61DF8" w14:textId="77777777" w:rsidR="00C84441" w:rsidRDefault="00C84441" w:rsidP="00C84441">
    <w:pPr>
      <w:pStyle w:val="Rodap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4DC3AED" w14:textId="59902985" w:rsidR="00C84441" w:rsidRDefault="00C84441" w:rsidP="000A297B">
    <w:pPr>
      <w:pStyle w:val="Rodap"/>
      <w:framePr w:wrap="none" w:vAnchor="text" w:hAnchor="margin" w:xAlign="right" w:y="1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 PAGE </w:instrText>
    </w:r>
    <w:r>
      <w:rPr>
        <w:rStyle w:val="Nmerodepgina"/>
      </w:rPr>
      <w:fldChar w:fldCharType="separate"/>
    </w:r>
    <w:r>
      <w:rPr>
        <w:rStyle w:val="Nmerodepgina"/>
        <w:noProof/>
      </w:rPr>
      <w:t>1</w:t>
    </w:r>
    <w:r>
      <w:rPr>
        <w:rStyle w:val="Nmerodepgina"/>
      </w:rPr>
      <w:fldChar w:fldCharType="end"/>
    </w:r>
  </w:p>
  <w:p w14:paraId="243A1FA1" w14:textId="77777777" w:rsidR="00C84441" w:rsidRDefault="00C84441" w:rsidP="00C84441">
    <w:pPr>
      <w:pStyle w:val="Rodap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39729D8" w14:textId="77777777" w:rsidR="00B66BBE" w:rsidRDefault="00B66BBE">
      <w:r>
        <w:separator/>
      </w:r>
    </w:p>
  </w:footnote>
  <w:footnote w:type="continuationSeparator" w:id="0">
    <w:p w14:paraId="3F325AC1" w14:textId="77777777" w:rsidR="00B66BBE" w:rsidRDefault="00B66BB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80BE6D8" w14:textId="77777777" w:rsidR="00320BFA" w:rsidRDefault="00320BFA">
    <w:pPr>
      <w:pStyle w:val="Cabealho"/>
      <w:tabs>
        <w:tab w:val="clear" w:pos="8640"/>
        <w:tab w:val="right" w:pos="8931"/>
      </w:tabs>
      <w:ind w:right="141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0" w:type="auto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Look w:val="04A0" w:firstRow="1" w:lastRow="0" w:firstColumn="1" w:lastColumn="0" w:noHBand="0" w:noVBand="1"/>
    </w:tblPr>
    <w:tblGrid>
      <w:gridCol w:w="3227"/>
      <w:gridCol w:w="4819"/>
      <w:gridCol w:w="1166"/>
    </w:tblGrid>
    <w:tr w:rsidR="00320BFA" w14:paraId="65782DBF" w14:textId="77777777" w:rsidTr="006746CA">
      <w:tc>
        <w:tcPr>
          <w:tcW w:w="3227" w:type="dxa"/>
          <w:shd w:val="clear" w:color="auto" w:fill="auto"/>
        </w:tcPr>
        <w:p w14:paraId="2653125F" w14:textId="77777777" w:rsidR="00320BFA" w:rsidRDefault="00320BFA" w:rsidP="00F31359">
          <w:pPr>
            <w:pStyle w:val="Cabealho"/>
            <w:tabs>
              <w:tab w:val="clear" w:pos="8640"/>
              <w:tab w:val="right" w:pos="8931"/>
            </w:tabs>
            <w:ind w:right="141"/>
            <w:rPr>
              <w:rStyle w:val="Nmerodepgina"/>
            </w:rPr>
          </w:pPr>
          <w:r>
            <w:rPr>
              <w:rStyle w:val="Nmerodepgina"/>
            </w:rPr>
            <w:t>PROJETO TCC - BCC</w:t>
          </w:r>
        </w:p>
      </w:tc>
      <w:tc>
        <w:tcPr>
          <w:tcW w:w="4819" w:type="dxa"/>
          <w:shd w:val="clear" w:color="auto" w:fill="auto"/>
        </w:tcPr>
        <w:p w14:paraId="5BF48D05" w14:textId="77777777" w:rsidR="00320BFA" w:rsidRDefault="00320BFA" w:rsidP="00F31359">
          <w:pPr>
            <w:pStyle w:val="Cabealho"/>
            <w:tabs>
              <w:tab w:val="clear" w:pos="8640"/>
              <w:tab w:val="right" w:pos="8931"/>
            </w:tabs>
            <w:ind w:right="141"/>
            <w:jc w:val="right"/>
            <w:rPr>
              <w:rStyle w:val="Nmerodepgina"/>
            </w:rPr>
          </w:pPr>
          <w:r>
            <w:rPr>
              <w:rStyle w:val="Nmerodepgina"/>
            </w:rPr>
            <w:t>ANO/SEMESTRE:</w:t>
          </w:r>
        </w:p>
      </w:tc>
      <w:tc>
        <w:tcPr>
          <w:tcW w:w="1166" w:type="dxa"/>
          <w:shd w:val="clear" w:color="auto" w:fill="auto"/>
        </w:tcPr>
        <w:p w14:paraId="4FD2CFBC" w14:textId="77777777" w:rsidR="00320BFA" w:rsidRDefault="00320BFA" w:rsidP="00F31359">
          <w:pPr>
            <w:pStyle w:val="Cabealho"/>
            <w:tabs>
              <w:tab w:val="clear" w:pos="8640"/>
              <w:tab w:val="right" w:pos="8931"/>
            </w:tabs>
            <w:ind w:right="141"/>
            <w:jc w:val="right"/>
            <w:rPr>
              <w:rStyle w:val="Nmerodepgina"/>
            </w:rPr>
          </w:pPr>
        </w:p>
      </w:tc>
    </w:tr>
  </w:tbl>
  <w:p w14:paraId="4E7FD90B" w14:textId="77777777" w:rsidR="00320BFA" w:rsidRDefault="00320BFA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FB"/>
    <w:multiLevelType w:val="multilevel"/>
    <w:tmpl w:val="01FEB6E2"/>
    <w:lvl w:ilvl="0">
      <w:start w:val="1"/>
      <w:numFmt w:val="decimal"/>
      <w:pStyle w:val="Ttulo1"/>
      <w:lvlText w:val="%1"/>
      <w:legacy w:legacy="1" w:legacySpace="144" w:legacyIndent="0"/>
      <w:lvlJc w:val="left"/>
    </w:lvl>
    <w:lvl w:ilvl="1">
      <w:start w:val="1"/>
      <w:numFmt w:val="decimal"/>
      <w:pStyle w:val="Ttulo2"/>
      <w:lvlText w:val="%1.%2"/>
      <w:legacy w:legacy="1" w:legacySpace="144" w:legacyIndent="0"/>
      <w:lvlJc w:val="left"/>
    </w:lvl>
    <w:lvl w:ilvl="2">
      <w:start w:val="1"/>
      <w:numFmt w:val="decimal"/>
      <w:pStyle w:val="Ttulo3"/>
      <w:lvlText w:val="%1.%2.%3"/>
      <w:legacy w:legacy="1" w:legacySpace="144" w:legacyIndent="0"/>
      <w:lvlJc w:val="left"/>
    </w:lvl>
    <w:lvl w:ilvl="3">
      <w:start w:val="1"/>
      <w:numFmt w:val="decimal"/>
      <w:pStyle w:val="Ttulo4"/>
      <w:lvlText w:val="%1.%2.%3.%4"/>
      <w:legacy w:legacy="1" w:legacySpace="144" w:legacyIndent="0"/>
      <w:lvlJc w:val="left"/>
    </w:lvl>
    <w:lvl w:ilvl="4">
      <w:start w:val="1"/>
      <w:numFmt w:val="decimal"/>
      <w:pStyle w:val="Ttulo5"/>
      <w:lvlText w:val="%1.%2.%3.%4.%5"/>
      <w:legacy w:legacy="1" w:legacySpace="144" w:legacyIndent="0"/>
      <w:lvlJc w:val="left"/>
    </w:lvl>
    <w:lvl w:ilvl="5">
      <w:start w:val="1"/>
      <w:numFmt w:val="decimal"/>
      <w:pStyle w:val="Ttulo6"/>
      <w:lvlText w:val="%1.%2.%3.%4.%5.%6"/>
      <w:legacy w:legacy="1" w:legacySpace="144" w:legacyIndent="0"/>
      <w:lvlJc w:val="left"/>
    </w:lvl>
    <w:lvl w:ilvl="6">
      <w:start w:val="1"/>
      <w:numFmt w:val="decimal"/>
      <w:pStyle w:val="Ttulo7"/>
      <w:lvlText w:val="%1.%2.%3.%4.%5.%6.%7"/>
      <w:legacy w:legacy="1" w:legacySpace="144" w:legacyIndent="0"/>
      <w:lvlJc w:val="left"/>
    </w:lvl>
    <w:lvl w:ilvl="7">
      <w:start w:val="1"/>
      <w:numFmt w:val="decimal"/>
      <w:pStyle w:val="Ttulo8"/>
      <w:lvlText w:val="%1.%2.%3.%4.%5.%6.%7.%8"/>
      <w:legacy w:legacy="1" w:legacySpace="144" w:legacyIndent="0"/>
      <w:lvlJc w:val="left"/>
    </w:lvl>
    <w:lvl w:ilvl="8">
      <w:start w:val="1"/>
      <w:numFmt w:val="decimal"/>
      <w:pStyle w:val="Ttulo9"/>
      <w:lvlText w:val="%1.%2.%3.%4.%5.%6.%7.%8.%9"/>
      <w:legacy w:legacy="1" w:legacySpace="144" w:legacyIndent="0"/>
      <w:lvlJc w:val="left"/>
    </w:lvl>
  </w:abstractNum>
  <w:abstractNum w:abstractNumId="1" w15:restartNumberingAfterBreak="0">
    <w:nsid w:val="03A16169"/>
    <w:multiLevelType w:val="multilevel"/>
    <w:tmpl w:val="F830E660"/>
    <w:lvl w:ilvl="0">
      <w:start w:val="1"/>
      <w:numFmt w:val="lowerLetter"/>
      <w:pStyle w:val="TF-alneacomletras"/>
      <w:lvlText w:val="%1)"/>
      <w:lvlJc w:val="left"/>
      <w:pPr>
        <w:tabs>
          <w:tab w:val="num" w:pos="1040"/>
        </w:tabs>
        <w:ind w:left="992" w:hanging="312"/>
      </w:pPr>
      <w:rPr>
        <w:rFonts w:hint="default"/>
      </w:rPr>
    </w:lvl>
    <w:lvl w:ilvl="1">
      <w:start w:val="1"/>
      <w:numFmt w:val="none"/>
      <w:pStyle w:val="TF-subalineasn2"/>
      <w:lvlText w:val="-"/>
      <w:lvlJc w:val="left"/>
      <w:pPr>
        <w:tabs>
          <w:tab w:val="num" w:pos="1398"/>
        </w:tabs>
        <w:ind w:left="1134" w:hanging="96"/>
      </w:pPr>
      <w:rPr>
        <w:rFonts w:hint="default"/>
      </w:rPr>
    </w:lvl>
    <w:lvl w:ilvl="2">
      <w:start w:val="1"/>
      <w:numFmt w:val="none"/>
      <w:pStyle w:val="TF-subalineasn3"/>
      <w:lvlText w:val="%3-"/>
      <w:lvlJc w:val="left"/>
      <w:pPr>
        <w:tabs>
          <w:tab w:val="num" w:pos="1721"/>
        </w:tabs>
        <w:ind w:left="1588" w:hanging="227"/>
      </w:pPr>
      <w:rPr>
        <w:rFonts w:hint="default"/>
      </w:rPr>
    </w:lvl>
    <w:lvl w:ilvl="3">
      <w:start w:val="1"/>
      <w:numFmt w:val="none"/>
      <w:lvlText w:val="-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none"/>
      <w:lvlText w:val="-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none"/>
      <w:lvlText w:val="-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none"/>
      <w:lvlText w:val="%7-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none"/>
      <w:lvlText w:val="%8-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none"/>
      <w:lvlText w:val="%9-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2" w15:restartNumberingAfterBreak="0">
    <w:nsid w:val="0D7F68A2"/>
    <w:multiLevelType w:val="multilevel"/>
    <w:tmpl w:val="FD88D4AA"/>
    <w:lvl w:ilvl="0">
      <w:start w:val="1"/>
      <w:numFmt w:val="lowerLetter"/>
      <w:pStyle w:val="TF-ALNEA"/>
      <w:lvlText w:val="%1)"/>
      <w:lvlJc w:val="left"/>
      <w:pPr>
        <w:tabs>
          <w:tab w:val="num" w:pos="1077"/>
        </w:tabs>
        <w:ind w:left="1077" w:hanging="397"/>
      </w:pPr>
      <w:rPr>
        <w:rFonts w:hint="default"/>
      </w:rPr>
    </w:lvl>
    <w:lvl w:ilvl="1">
      <w:start w:val="1"/>
      <w:numFmt w:val="none"/>
      <w:pStyle w:val="TF-SUBALNEAnvel1"/>
      <w:lvlText w:val="-"/>
      <w:lvlJc w:val="left"/>
      <w:pPr>
        <w:tabs>
          <w:tab w:val="num" w:pos="1418"/>
        </w:tabs>
        <w:ind w:left="1418" w:hanging="380"/>
      </w:pPr>
      <w:rPr>
        <w:rFonts w:hint="default"/>
      </w:rPr>
    </w:lvl>
    <w:lvl w:ilvl="2">
      <w:start w:val="1"/>
      <w:numFmt w:val="none"/>
      <w:pStyle w:val="TF-SUBALNEAnvel2"/>
      <w:lvlText w:val="%3-"/>
      <w:lvlJc w:val="left"/>
      <w:pPr>
        <w:tabs>
          <w:tab w:val="num" w:pos="1758"/>
        </w:tabs>
        <w:ind w:left="1758" w:hanging="397"/>
      </w:pPr>
      <w:rPr>
        <w:rFonts w:hint="default"/>
      </w:rPr>
    </w:lvl>
    <w:lvl w:ilvl="3">
      <w:start w:val="1"/>
      <w:numFmt w:val="none"/>
      <w:lvlText w:val="-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none"/>
      <w:lvlText w:val="-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none"/>
      <w:lvlText w:val="-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none"/>
      <w:lvlText w:val="%7-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none"/>
      <w:lvlText w:val="%8-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none"/>
      <w:lvlText w:val="%9-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3" w15:restartNumberingAfterBreak="0">
    <w:nsid w:val="0DFC2685"/>
    <w:multiLevelType w:val="multilevel"/>
    <w:tmpl w:val="D8FA97BA"/>
    <w:lvl w:ilvl="0">
      <w:start w:val="1"/>
      <w:numFmt w:val="decimal"/>
      <w:pStyle w:val="TF-avaliaoTTULO1"/>
      <w:lvlText w:val="%1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1">
      <w:start w:val="1"/>
      <w:numFmt w:val="decimal"/>
      <w:pStyle w:val="TF-avaliaoTTULO2c"/>
      <w:lvlText w:val="%1.%2"/>
      <w:lvlJc w:val="left"/>
      <w:pPr>
        <w:tabs>
          <w:tab w:val="num" w:pos="737"/>
        </w:tabs>
        <w:ind w:left="737" w:hanging="737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584"/>
        </w:tabs>
        <w:ind w:left="158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208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880"/>
        </w:tabs>
        <w:ind w:left="259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3240"/>
        </w:tabs>
        <w:ind w:left="309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960"/>
        </w:tabs>
        <w:ind w:left="360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4320"/>
        </w:tabs>
        <w:ind w:left="410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5040"/>
        </w:tabs>
        <w:ind w:left="4680" w:hanging="1440"/>
      </w:pPr>
      <w:rPr>
        <w:rFonts w:hint="default"/>
      </w:rPr>
    </w:lvl>
  </w:abstractNum>
  <w:abstractNum w:abstractNumId="4" w15:restartNumberingAfterBreak="0">
    <w:nsid w:val="6B043891"/>
    <w:multiLevelType w:val="multilevel"/>
    <w:tmpl w:val="89E48C4A"/>
    <w:lvl w:ilvl="0">
      <w:start w:val="1"/>
      <w:numFmt w:val="decimal"/>
      <w:pStyle w:val="TF-xAvalITEM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88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60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432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468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5400"/>
        </w:tabs>
        <w:ind w:left="4320" w:hanging="1440"/>
      </w:pPr>
    </w:lvl>
  </w:abstractNum>
  <w:abstractNum w:abstractNumId="5" w15:restartNumberingAfterBreak="0">
    <w:nsid w:val="795F0AE5"/>
    <w:multiLevelType w:val="multilevel"/>
    <w:tmpl w:val="7E1A0E16"/>
    <w:lvl w:ilvl="0">
      <w:start w:val="1"/>
      <w:numFmt w:val="lowerLetter"/>
      <w:lvlText w:val="%1)"/>
      <w:lvlJc w:val="left"/>
      <w:pPr>
        <w:tabs>
          <w:tab w:val="num" w:pos="1077"/>
        </w:tabs>
        <w:ind w:left="1077" w:hanging="397"/>
      </w:pPr>
      <w:rPr>
        <w:rFonts w:hint="default"/>
      </w:rPr>
    </w:lvl>
    <w:lvl w:ilvl="1">
      <w:start w:val="1"/>
      <w:numFmt w:val="none"/>
      <w:lvlText w:val="-"/>
      <w:lvlJc w:val="left"/>
      <w:pPr>
        <w:tabs>
          <w:tab w:val="num" w:pos="1418"/>
        </w:tabs>
        <w:ind w:left="1418" w:hanging="380"/>
      </w:pPr>
      <w:rPr>
        <w:rFonts w:hint="default"/>
      </w:rPr>
    </w:lvl>
    <w:lvl w:ilvl="2">
      <w:start w:val="1"/>
      <w:numFmt w:val="none"/>
      <w:lvlText w:val="%3-"/>
      <w:lvlJc w:val="left"/>
      <w:pPr>
        <w:tabs>
          <w:tab w:val="num" w:pos="1758"/>
        </w:tabs>
        <w:ind w:left="1758" w:hanging="397"/>
      </w:pPr>
      <w:rPr>
        <w:rFonts w:hint="default"/>
      </w:rPr>
    </w:lvl>
    <w:lvl w:ilvl="3">
      <w:start w:val="1"/>
      <w:numFmt w:val="none"/>
      <w:lvlText w:val="-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none"/>
      <w:lvlText w:val="-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none"/>
      <w:lvlText w:val="-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none"/>
      <w:lvlText w:val="%7-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none"/>
      <w:lvlText w:val="%8-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none"/>
      <w:lvlText w:val="%9-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6" w15:restartNumberingAfterBreak="0">
    <w:nsid w:val="7BFE0412"/>
    <w:multiLevelType w:val="hybridMultilevel"/>
    <w:tmpl w:val="3FC2890C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160003">
      <w:start w:val="1"/>
      <w:numFmt w:val="bullet"/>
      <w:lvlText w:val="o"/>
      <w:lvlJc w:val="left"/>
      <w:pPr>
        <w:tabs>
          <w:tab w:val="num" w:pos="732"/>
        </w:tabs>
        <w:ind w:left="732" w:hanging="360"/>
      </w:pPr>
      <w:rPr>
        <w:rFonts w:ascii="Courier New" w:hAnsi="Courier New" w:cs="Times New Roman" w:hint="default"/>
      </w:rPr>
    </w:lvl>
    <w:lvl w:ilvl="2" w:tplc="04160005">
      <w:start w:val="1"/>
      <w:numFmt w:val="bullet"/>
      <w:lvlText w:val=""/>
      <w:lvlJc w:val="left"/>
      <w:pPr>
        <w:tabs>
          <w:tab w:val="num" w:pos="1452"/>
        </w:tabs>
        <w:ind w:left="1452" w:hanging="360"/>
      </w:pPr>
      <w:rPr>
        <w:rFonts w:ascii="Wingdings" w:hAnsi="Wingdings" w:hint="default"/>
      </w:rPr>
    </w:lvl>
    <w:lvl w:ilvl="3" w:tplc="04160001">
      <w:start w:val="1"/>
      <w:numFmt w:val="bullet"/>
      <w:lvlText w:val=""/>
      <w:lvlJc w:val="left"/>
      <w:pPr>
        <w:tabs>
          <w:tab w:val="num" w:pos="2172"/>
        </w:tabs>
        <w:ind w:left="2172" w:hanging="360"/>
      </w:pPr>
      <w:rPr>
        <w:rFonts w:ascii="Symbol" w:hAnsi="Symbol" w:hint="default"/>
      </w:rPr>
    </w:lvl>
    <w:lvl w:ilvl="4" w:tplc="04160003">
      <w:start w:val="1"/>
      <w:numFmt w:val="bullet"/>
      <w:lvlText w:val="o"/>
      <w:lvlJc w:val="left"/>
      <w:pPr>
        <w:tabs>
          <w:tab w:val="num" w:pos="2892"/>
        </w:tabs>
        <w:ind w:left="2892" w:hanging="360"/>
      </w:pPr>
      <w:rPr>
        <w:rFonts w:ascii="Courier New" w:hAnsi="Courier New" w:cs="Times New Roman" w:hint="default"/>
      </w:rPr>
    </w:lvl>
    <w:lvl w:ilvl="5" w:tplc="04160005">
      <w:start w:val="1"/>
      <w:numFmt w:val="bullet"/>
      <w:lvlText w:val=""/>
      <w:lvlJc w:val="left"/>
      <w:pPr>
        <w:tabs>
          <w:tab w:val="num" w:pos="3612"/>
        </w:tabs>
        <w:ind w:left="3612" w:hanging="360"/>
      </w:pPr>
      <w:rPr>
        <w:rFonts w:ascii="Wingdings" w:hAnsi="Wingdings" w:hint="default"/>
      </w:rPr>
    </w:lvl>
    <w:lvl w:ilvl="6" w:tplc="04160001">
      <w:start w:val="1"/>
      <w:numFmt w:val="bullet"/>
      <w:lvlText w:val=""/>
      <w:lvlJc w:val="left"/>
      <w:pPr>
        <w:tabs>
          <w:tab w:val="num" w:pos="4332"/>
        </w:tabs>
        <w:ind w:left="4332" w:hanging="360"/>
      </w:pPr>
      <w:rPr>
        <w:rFonts w:ascii="Symbol" w:hAnsi="Symbol" w:hint="default"/>
      </w:rPr>
    </w:lvl>
    <w:lvl w:ilvl="7" w:tplc="04160003">
      <w:start w:val="1"/>
      <w:numFmt w:val="bullet"/>
      <w:lvlText w:val="o"/>
      <w:lvlJc w:val="left"/>
      <w:pPr>
        <w:tabs>
          <w:tab w:val="num" w:pos="5052"/>
        </w:tabs>
        <w:ind w:left="5052" w:hanging="360"/>
      </w:pPr>
      <w:rPr>
        <w:rFonts w:ascii="Courier New" w:hAnsi="Courier New" w:cs="Times New Roman" w:hint="default"/>
      </w:rPr>
    </w:lvl>
    <w:lvl w:ilvl="8" w:tplc="04160005">
      <w:start w:val="1"/>
      <w:numFmt w:val="bullet"/>
      <w:lvlText w:val=""/>
      <w:lvlJc w:val="left"/>
      <w:pPr>
        <w:tabs>
          <w:tab w:val="num" w:pos="5772"/>
        </w:tabs>
        <w:ind w:left="5772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2"/>
  </w:num>
  <w:num w:numId="4">
    <w:abstractNumId w:val="1"/>
  </w:num>
  <w:num w:numId="5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2"/>
  </w:num>
  <w:num w:numId="8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5"/>
  </w:num>
  <w:num w:numId="10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3"/>
  </w:num>
  <w:num w:numId="12">
    <w:abstractNumId w:val="4"/>
  </w:num>
  <w:num w:numId="13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6"/>
  </w:num>
  <w:num w:numId="16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6"/>
  </w:num>
  <w:num w:numId="18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9"/>
  <w:doNotTrackMoves/>
  <w:defaultTabStop w:val="709"/>
  <w:hyphenationZone w:val="425"/>
  <w:noPunctuationKerning/>
  <w:characterSpacingControl w:val="doNotCompress"/>
  <w:hdrShapeDefaults>
    <o:shapedefaults v:ext="edit" spidmax="2053"/>
  </w:hdrShapeDefaults>
  <w:footnotePr>
    <w:footnote w:id="-1"/>
    <w:footnote w:id="0"/>
  </w:footnotePr>
  <w:endnotePr>
    <w:endnote w:id="-1"/>
    <w:endnote w:id="0"/>
  </w:endnotePr>
  <w:compat>
    <w:footnoteLayoutLikeWW8/>
    <w:shapeLayoutLikeWW8/>
    <w:alignTablesRowByRow/>
    <w:forgetLastTabAlignment/>
    <w:doNotUseHTMLParagraphAutoSpacing/>
    <w:layoutRawTableWidth/>
    <w:layoutTableRowsApart/>
    <w:useWord97LineBreakRules/>
    <w:doNotBreakWrappedTables/>
    <w:doNotSnapToGridInCell/>
    <w:selectFldWithFirstOrLastChar/>
    <w:doNotWrapTextWithPunct/>
    <w:doNotUseEastAsianBreakRules/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984240"/>
    <w:rsid w:val="0000224C"/>
    <w:rsid w:val="00002FE5"/>
    <w:rsid w:val="0000542F"/>
    <w:rsid w:val="00006FD1"/>
    <w:rsid w:val="00010723"/>
    <w:rsid w:val="00012922"/>
    <w:rsid w:val="00013A75"/>
    <w:rsid w:val="0001575C"/>
    <w:rsid w:val="000179B5"/>
    <w:rsid w:val="00017B62"/>
    <w:rsid w:val="000204E7"/>
    <w:rsid w:val="00022872"/>
    <w:rsid w:val="00023FA0"/>
    <w:rsid w:val="0002602F"/>
    <w:rsid w:val="00026707"/>
    <w:rsid w:val="00030E4A"/>
    <w:rsid w:val="000312AC"/>
    <w:rsid w:val="00031A27"/>
    <w:rsid w:val="00031EE0"/>
    <w:rsid w:val="00034794"/>
    <w:rsid w:val="00040777"/>
    <w:rsid w:val="00043CBA"/>
    <w:rsid w:val="000454D7"/>
    <w:rsid w:val="00045A45"/>
    <w:rsid w:val="0004641A"/>
    <w:rsid w:val="00052A07"/>
    <w:rsid w:val="000533DA"/>
    <w:rsid w:val="0005457F"/>
    <w:rsid w:val="000608E9"/>
    <w:rsid w:val="00061FEB"/>
    <w:rsid w:val="00064EFE"/>
    <w:rsid w:val="000667DF"/>
    <w:rsid w:val="000668C4"/>
    <w:rsid w:val="0007209B"/>
    <w:rsid w:val="00073DEA"/>
    <w:rsid w:val="00075792"/>
    <w:rsid w:val="00080F9C"/>
    <w:rsid w:val="00082F28"/>
    <w:rsid w:val="0008380A"/>
    <w:rsid w:val="0008579A"/>
    <w:rsid w:val="00086AA8"/>
    <w:rsid w:val="0008732D"/>
    <w:rsid w:val="000915FB"/>
    <w:rsid w:val="0009191B"/>
    <w:rsid w:val="000931C0"/>
    <w:rsid w:val="000945E3"/>
    <w:rsid w:val="00097266"/>
    <w:rsid w:val="0009735C"/>
    <w:rsid w:val="00097C5F"/>
    <w:rsid w:val="000A104C"/>
    <w:rsid w:val="000A19DE"/>
    <w:rsid w:val="000A3EAB"/>
    <w:rsid w:val="000A3F61"/>
    <w:rsid w:val="000A4B6B"/>
    <w:rsid w:val="000A5523"/>
    <w:rsid w:val="000A596A"/>
    <w:rsid w:val="000A5D9F"/>
    <w:rsid w:val="000A7DE8"/>
    <w:rsid w:val="000B12B2"/>
    <w:rsid w:val="000B3868"/>
    <w:rsid w:val="000B6770"/>
    <w:rsid w:val="000C1926"/>
    <w:rsid w:val="000C1A18"/>
    <w:rsid w:val="000C2AA0"/>
    <w:rsid w:val="000C648D"/>
    <w:rsid w:val="000D1294"/>
    <w:rsid w:val="000D3EE6"/>
    <w:rsid w:val="000D77C2"/>
    <w:rsid w:val="000E039E"/>
    <w:rsid w:val="000E27F9"/>
    <w:rsid w:val="000E2B1E"/>
    <w:rsid w:val="000E311F"/>
    <w:rsid w:val="000E3A68"/>
    <w:rsid w:val="000E6CE0"/>
    <w:rsid w:val="000F5A1C"/>
    <w:rsid w:val="000F77E3"/>
    <w:rsid w:val="00107B02"/>
    <w:rsid w:val="0011363A"/>
    <w:rsid w:val="00113A3F"/>
    <w:rsid w:val="00115AF8"/>
    <w:rsid w:val="00116336"/>
    <w:rsid w:val="001164FE"/>
    <w:rsid w:val="00125084"/>
    <w:rsid w:val="00125277"/>
    <w:rsid w:val="001375F7"/>
    <w:rsid w:val="00137985"/>
    <w:rsid w:val="00144FAB"/>
    <w:rsid w:val="0014788E"/>
    <w:rsid w:val="0015454C"/>
    <w:rsid w:val="001554E9"/>
    <w:rsid w:val="00157DF4"/>
    <w:rsid w:val="00160B5E"/>
    <w:rsid w:val="00161BB6"/>
    <w:rsid w:val="00162BF1"/>
    <w:rsid w:val="0016560C"/>
    <w:rsid w:val="00165735"/>
    <w:rsid w:val="00167F30"/>
    <w:rsid w:val="00167FDB"/>
    <w:rsid w:val="001745FF"/>
    <w:rsid w:val="00186092"/>
    <w:rsid w:val="001900E3"/>
    <w:rsid w:val="00191EB1"/>
    <w:rsid w:val="00193A97"/>
    <w:rsid w:val="001946B4"/>
    <w:rsid w:val="001948BE"/>
    <w:rsid w:val="0019547B"/>
    <w:rsid w:val="001A12CE"/>
    <w:rsid w:val="001A6292"/>
    <w:rsid w:val="001A7511"/>
    <w:rsid w:val="001B0561"/>
    <w:rsid w:val="001B2F1E"/>
    <w:rsid w:val="001B35EA"/>
    <w:rsid w:val="001B3861"/>
    <w:rsid w:val="001B6510"/>
    <w:rsid w:val="001C0F3D"/>
    <w:rsid w:val="001C23C8"/>
    <w:rsid w:val="001C33B0"/>
    <w:rsid w:val="001C5753"/>
    <w:rsid w:val="001C57E6"/>
    <w:rsid w:val="001C5CBB"/>
    <w:rsid w:val="001C63D9"/>
    <w:rsid w:val="001C75A7"/>
    <w:rsid w:val="001D0C2A"/>
    <w:rsid w:val="001D4404"/>
    <w:rsid w:val="001D6234"/>
    <w:rsid w:val="001E371D"/>
    <w:rsid w:val="001E646A"/>
    <w:rsid w:val="001E682E"/>
    <w:rsid w:val="001F007F"/>
    <w:rsid w:val="001F0D36"/>
    <w:rsid w:val="001F25E8"/>
    <w:rsid w:val="001F5911"/>
    <w:rsid w:val="00200F98"/>
    <w:rsid w:val="002019D3"/>
    <w:rsid w:val="00202F3F"/>
    <w:rsid w:val="002045BF"/>
    <w:rsid w:val="002159F3"/>
    <w:rsid w:val="00215C47"/>
    <w:rsid w:val="00223C19"/>
    <w:rsid w:val="00223C5A"/>
    <w:rsid w:val="00224A35"/>
    <w:rsid w:val="00224BB2"/>
    <w:rsid w:val="00233744"/>
    <w:rsid w:val="00234FBC"/>
    <w:rsid w:val="00235240"/>
    <w:rsid w:val="002368FD"/>
    <w:rsid w:val="00237563"/>
    <w:rsid w:val="00240F63"/>
    <w:rsid w:val="0024110F"/>
    <w:rsid w:val="002423AB"/>
    <w:rsid w:val="002440B0"/>
    <w:rsid w:val="0024420A"/>
    <w:rsid w:val="00244318"/>
    <w:rsid w:val="00246BA5"/>
    <w:rsid w:val="002546CA"/>
    <w:rsid w:val="00260813"/>
    <w:rsid w:val="00263BD9"/>
    <w:rsid w:val="002647AE"/>
    <w:rsid w:val="0027228B"/>
    <w:rsid w:val="002749B2"/>
    <w:rsid w:val="0027792D"/>
    <w:rsid w:val="00277EB8"/>
    <w:rsid w:val="00282723"/>
    <w:rsid w:val="00282788"/>
    <w:rsid w:val="0028550B"/>
    <w:rsid w:val="0028617A"/>
    <w:rsid w:val="0028631D"/>
    <w:rsid w:val="0029608A"/>
    <w:rsid w:val="002A26E1"/>
    <w:rsid w:val="002A6617"/>
    <w:rsid w:val="002A7E1B"/>
    <w:rsid w:val="002B0EDC"/>
    <w:rsid w:val="002B0F19"/>
    <w:rsid w:val="002B1801"/>
    <w:rsid w:val="002B336F"/>
    <w:rsid w:val="002B38E7"/>
    <w:rsid w:val="002B4718"/>
    <w:rsid w:val="002C08E2"/>
    <w:rsid w:val="002C489C"/>
    <w:rsid w:val="002C7891"/>
    <w:rsid w:val="002D3F89"/>
    <w:rsid w:val="002E0423"/>
    <w:rsid w:val="002E4FC4"/>
    <w:rsid w:val="002E540C"/>
    <w:rsid w:val="002E6DD1"/>
    <w:rsid w:val="002F027E"/>
    <w:rsid w:val="002F2888"/>
    <w:rsid w:val="002F5D39"/>
    <w:rsid w:val="00304407"/>
    <w:rsid w:val="003053DC"/>
    <w:rsid w:val="00305C75"/>
    <w:rsid w:val="00307D84"/>
    <w:rsid w:val="00312CEA"/>
    <w:rsid w:val="003144DA"/>
    <w:rsid w:val="00320BFA"/>
    <w:rsid w:val="0032378D"/>
    <w:rsid w:val="00325681"/>
    <w:rsid w:val="0033328B"/>
    <w:rsid w:val="00335048"/>
    <w:rsid w:val="00340AD0"/>
    <w:rsid w:val="00340B6D"/>
    <w:rsid w:val="00340C8E"/>
    <w:rsid w:val="003414C9"/>
    <w:rsid w:val="00344540"/>
    <w:rsid w:val="003519A3"/>
    <w:rsid w:val="00355A62"/>
    <w:rsid w:val="00361036"/>
    <w:rsid w:val="00362443"/>
    <w:rsid w:val="0036363A"/>
    <w:rsid w:val="00363DCC"/>
    <w:rsid w:val="0036725D"/>
    <w:rsid w:val="0037046F"/>
    <w:rsid w:val="00377DA7"/>
    <w:rsid w:val="00383087"/>
    <w:rsid w:val="0038612F"/>
    <w:rsid w:val="00390273"/>
    <w:rsid w:val="00391A95"/>
    <w:rsid w:val="00394839"/>
    <w:rsid w:val="003966FC"/>
    <w:rsid w:val="003A2B7D"/>
    <w:rsid w:val="003A4A75"/>
    <w:rsid w:val="003A4F77"/>
    <w:rsid w:val="003A5366"/>
    <w:rsid w:val="003A6C75"/>
    <w:rsid w:val="003A742B"/>
    <w:rsid w:val="003B1073"/>
    <w:rsid w:val="003B21C2"/>
    <w:rsid w:val="003B647A"/>
    <w:rsid w:val="003C5262"/>
    <w:rsid w:val="003C64BF"/>
    <w:rsid w:val="003D398C"/>
    <w:rsid w:val="003D473B"/>
    <w:rsid w:val="003D4B35"/>
    <w:rsid w:val="003E2D73"/>
    <w:rsid w:val="003E4F19"/>
    <w:rsid w:val="003F5F25"/>
    <w:rsid w:val="00400CCB"/>
    <w:rsid w:val="0040436D"/>
    <w:rsid w:val="00407AC8"/>
    <w:rsid w:val="00410543"/>
    <w:rsid w:val="00413F32"/>
    <w:rsid w:val="004173CC"/>
    <w:rsid w:val="0042251A"/>
    <w:rsid w:val="0042356B"/>
    <w:rsid w:val="00423B2C"/>
    <w:rsid w:val="00423E73"/>
    <w:rsid w:val="0042420A"/>
    <w:rsid w:val="004243D2"/>
    <w:rsid w:val="00424610"/>
    <w:rsid w:val="0042573A"/>
    <w:rsid w:val="00426D3D"/>
    <w:rsid w:val="00442AE3"/>
    <w:rsid w:val="00443559"/>
    <w:rsid w:val="00451B94"/>
    <w:rsid w:val="00470C41"/>
    <w:rsid w:val="00473919"/>
    <w:rsid w:val="0047690F"/>
    <w:rsid w:val="00476C78"/>
    <w:rsid w:val="00482BDB"/>
    <w:rsid w:val="00483820"/>
    <w:rsid w:val="0048576D"/>
    <w:rsid w:val="00493B1A"/>
    <w:rsid w:val="00493F14"/>
    <w:rsid w:val="0049495C"/>
    <w:rsid w:val="00497EF6"/>
    <w:rsid w:val="004A2CCC"/>
    <w:rsid w:val="004A2E69"/>
    <w:rsid w:val="004B0E47"/>
    <w:rsid w:val="004B42D8"/>
    <w:rsid w:val="004B49CC"/>
    <w:rsid w:val="004B6B8F"/>
    <w:rsid w:val="004B7511"/>
    <w:rsid w:val="004C25FD"/>
    <w:rsid w:val="004C5E5A"/>
    <w:rsid w:val="004D1DB2"/>
    <w:rsid w:val="004D387C"/>
    <w:rsid w:val="004D5E2A"/>
    <w:rsid w:val="004E1784"/>
    <w:rsid w:val="004E23CE"/>
    <w:rsid w:val="004E516B"/>
    <w:rsid w:val="004E575F"/>
    <w:rsid w:val="004E5A8C"/>
    <w:rsid w:val="004F0386"/>
    <w:rsid w:val="004F25BA"/>
    <w:rsid w:val="004F3D3A"/>
    <w:rsid w:val="00500539"/>
    <w:rsid w:val="00503373"/>
    <w:rsid w:val="00503F3F"/>
    <w:rsid w:val="00505B67"/>
    <w:rsid w:val="00535ED9"/>
    <w:rsid w:val="00536336"/>
    <w:rsid w:val="00536F25"/>
    <w:rsid w:val="00542ED7"/>
    <w:rsid w:val="00550533"/>
    <w:rsid w:val="00550D4A"/>
    <w:rsid w:val="00564A29"/>
    <w:rsid w:val="00564D26"/>
    <w:rsid w:val="00564FBC"/>
    <w:rsid w:val="0056569F"/>
    <w:rsid w:val="005705A9"/>
    <w:rsid w:val="00571959"/>
    <w:rsid w:val="00572864"/>
    <w:rsid w:val="00577E37"/>
    <w:rsid w:val="00580859"/>
    <w:rsid w:val="0058482B"/>
    <w:rsid w:val="00584943"/>
    <w:rsid w:val="005852DE"/>
    <w:rsid w:val="0058618A"/>
    <w:rsid w:val="00591611"/>
    <w:rsid w:val="00591C48"/>
    <w:rsid w:val="00591F43"/>
    <w:rsid w:val="00597DC6"/>
    <w:rsid w:val="005A0722"/>
    <w:rsid w:val="005A362B"/>
    <w:rsid w:val="005A4952"/>
    <w:rsid w:val="005B20A1"/>
    <w:rsid w:val="005B2478"/>
    <w:rsid w:val="005B4D0D"/>
    <w:rsid w:val="005C21FC"/>
    <w:rsid w:val="005C30AE"/>
    <w:rsid w:val="005C5BF8"/>
    <w:rsid w:val="005D1512"/>
    <w:rsid w:val="005D1DAD"/>
    <w:rsid w:val="005E35F3"/>
    <w:rsid w:val="005E400D"/>
    <w:rsid w:val="005E4BC0"/>
    <w:rsid w:val="005E698D"/>
    <w:rsid w:val="005F09F1"/>
    <w:rsid w:val="005F125A"/>
    <w:rsid w:val="005F645A"/>
    <w:rsid w:val="0060060C"/>
    <w:rsid w:val="00602F13"/>
    <w:rsid w:val="00603E3E"/>
    <w:rsid w:val="00610CB4"/>
    <w:rsid w:val="006118D1"/>
    <w:rsid w:val="0061251F"/>
    <w:rsid w:val="00620424"/>
    <w:rsid w:val="00620CA5"/>
    <w:rsid w:val="00620D93"/>
    <w:rsid w:val="006229D2"/>
    <w:rsid w:val="0062386A"/>
    <w:rsid w:val="0062576D"/>
    <w:rsid w:val="00625788"/>
    <w:rsid w:val="006305AA"/>
    <w:rsid w:val="006307CF"/>
    <w:rsid w:val="00631B31"/>
    <w:rsid w:val="0063277E"/>
    <w:rsid w:val="006348D1"/>
    <w:rsid w:val="00635650"/>
    <w:rsid w:val="006364F4"/>
    <w:rsid w:val="006426D5"/>
    <w:rsid w:val="00642924"/>
    <w:rsid w:val="0064628C"/>
    <w:rsid w:val="006466FF"/>
    <w:rsid w:val="00646A5F"/>
    <w:rsid w:val="006475C1"/>
    <w:rsid w:val="00656C00"/>
    <w:rsid w:val="00657A51"/>
    <w:rsid w:val="00661967"/>
    <w:rsid w:val="00661F61"/>
    <w:rsid w:val="00663FDE"/>
    <w:rsid w:val="00671159"/>
    <w:rsid w:val="00671B49"/>
    <w:rsid w:val="00674155"/>
    <w:rsid w:val="006746CA"/>
    <w:rsid w:val="0068371E"/>
    <w:rsid w:val="00693B09"/>
    <w:rsid w:val="00694BEB"/>
    <w:rsid w:val="00695745"/>
    <w:rsid w:val="0069600B"/>
    <w:rsid w:val="006A0A1A"/>
    <w:rsid w:val="006A4DC7"/>
    <w:rsid w:val="006A4E41"/>
    <w:rsid w:val="006A6460"/>
    <w:rsid w:val="006B104E"/>
    <w:rsid w:val="006B230F"/>
    <w:rsid w:val="006B5AEA"/>
    <w:rsid w:val="006B6383"/>
    <w:rsid w:val="006B640D"/>
    <w:rsid w:val="006C5D48"/>
    <w:rsid w:val="006C61FA"/>
    <w:rsid w:val="006D0896"/>
    <w:rsid w:val="006D0DB4"/>
    <w:rsid w:val="006D0EA2"/>
    <w:rsid w:val="006D29FC"/>
    <w:rsid w:val="006D7440"/>
    <w:rsid w:val="006E25D2"/>
    <w:rsid w:val="006E7F5D"/>
    <w:rsid w:val="006F1ECA"/>
    <w:rsid w:val="006F3B4C"/>
    <w:rsid w:val="00701A58"/>
    <w:rsid w:val="007020D9"/>
    <w:rsid w:val="0070391A"/>
    <w:rsid w:val="00706486"/>
    <w:rsid w:val="00706F3D"/>
    <w:rsid w:val="00715AFA"/>
    <w:rsid w:val="007214E3"/>
    <w:rsid w:val="007222F7"/>
    <w:rsid w:val="00723C07"/>
    <w:rsid w:val="00724679"/>
    <w:rsid w:val="00725368"/>
    <w:rsid w:val="007304F3"/>
    <w:rsid w:val="0073068F"/>
    <w:rsid w:val="00730839"/>
    <w:rsid w:val="00730F60"/>
    <w:rsid w:val="0073357C"/>
    <w:rsid w:val="0073386F"/>
    <w:rsid w:val="00733FF9"/>
    <w:rsid w:val="007357FE"/>
    <w:rsid w:val="007366CD"/>
    <w:rsid w:val="00740DB3"/>
    <w:rsid w:val="007424F6"/>
    <w:rsid w:val="00744696"/>
    <w:rsid w:val="007447DA"/>
    <w:rsid w:val="00747D3F"/>
    <w:rsid w:val="007554DF"/>
    <w:rsid w:val="00755E33"/>
    <w:rsid w:val="0075776D"/>
    <w:rsid w:val="0076099A"/>
    <w:rsid w:val="007613FB"/>
    <w:rsid w:val="00761E34"/>
    <w:rsid w:val="00766A3C"/>
    <w:rsid w:val="007679B5"/>
    <w:rsid w:val="007722BF"/>
    <w:rsid w:val="00772CCB"/>
    <w:rsid w:val="00773B54"/>
    <w:rsid w:val="00773E44"/>
    <w:rsid w:val="0077580B"/>
    <w:rsid w:val="00781167"/>
    <w:rsid w:val="007821EF"/>
    <w:rsid w:val="007854B3"/>
    <w:rsid w:val="0078787D"/>
    <w:rsid w:val="00787FA8"/>
    <w:rsid w:val="00792F78"/>
    <w:rsid w:val="007944F8"/>
    <w:rsid w:val="00796632"/>
    <w:rsid w:val="007973E3"/>
    <w:rsid w:val="007A1883"/>
    <w:rsid w:val="007A346A"/>
    <w:rsid w:val="007A379F"/>
    <w:rsid w:val="007A658E"/>
    <w:rsid w:val="007B0AB6"/>
    <w:rsid w:val="007B5E96"/>
    <w:rsid w:val="007C1171"/>
    <w:rsid w:val="007D0720"/>
    <w:rsid w:val="007D10F2"/>
    <w:rsid w:val="007D11E0"/>
    <w:rsid w:val="007D207E"/>
    <w:rsid w:val="007D5F16"/>
    <w:rsid w:val="007D643C"/>
    <w:rsid w:val="007D64BF"/>
    <w:rsid w:val="007D6DEC"/>
    <w:rsid w:val="007E2754"/>
    <w:rsid w:val="007E453B"/>
    <w:rsid w:val="007E46A1"/>
    <w:rsid w:val="007E730D"/>
    <w:rsid w:val="007E7311"/>
    <w:rsid w:val="007F15CB"/>
    <w:rsid w:val="007F1F56"/>
    <w:rsid w:val="007F39D3"/>
    <w:rsid w:val="007F403E"/>
    <w:rsid w:val="007F687A"/>
    <w:rsid w:val="007F6A92"/>
    <w:rsid w:val="008056DA"/>
    <w:rsid w:val="008072AC"/>
    <w:rsid w:val="00807DE4"/>
    <w:rsid w:val="00810CEA"/>
    <w:rsid w:val="008130C3"/>
    <w:rsid w:val="00813DBA"/>
    <w:rsid w:val="00822046"/>
    <w:rsid w:val="008233E5"/>
    <w:rsid w:val="008263D8"/>
    <w:rsid w:val="00830E61"/>
    <w:rsid w:val="00833DE8"/>
    <w:rsid w:val="00833F47"/>
    <w:rsid w:val="008348C3"/>
    <w:rsid w:val="008373B4"/>
    <w:rsid w:val="008404C4"/>
    <w:rsid w:val="0084550A"/>
    <w:rsid w:val="0084796D"/>
    <w:rsid w:val="00847D37"/>
    <w:rsid w:val="0085001D"/>
    <w:rsid w:val="0085162C"/>
    <w:rsid w:val="00851F2F"/>
    <w:rsid w:val="00855945"/>
    <w:rsid w:val="00862B72"/>
    <w:rsid w:val="00862E53"/>
    <w:rsid w:val="00865DAB"/>
    <w:rsid w:val="00866964"/>
    <w:rsid w:val="00871A41"/>
    <w:rsid w:val="00886D76"/>
    <w:rsid w:val="00897019"/>
    <w:rsid w:val="008971C7"/>
    <w:rsid w:val="008A0F9D"/>
    <w:rsid w:val="008A12A4"/>
    <w:rsid w:val="008A38E3"/>
    <w:rsid w:val="008B0A07"/>
    <w:rsid w:val="008B5CBC"/>
    <w:rsid w:val="008B781F"/>
    <w:rsid w:val="008C0069"/>
    <w:rsid w:val="008C1495"/>
    <w:rsid w:val="008C5E2A"/>
    <w:rsid w:val="008D02EC"/>
    <w:rsid w:val="008D0C23"/>
    <w:rsid w:val="008D21E0"/>
    <w:rsid w:val="008D3103"/>
    <w:rsid w:val="008D5522"/>
    <w:rsid w:val="008D69C5"/>
    <w:rsid w:val="008D7404"/>
    <w:rsid w:val="008E0F86"/>
    <w:rsid w:val="008E5210"/>
    <w:rsid w:val="008F2DC1"/>
    <w:rsid w:val="008F70AD"/>
    <w:rsid w:val="00900DB1"/>
    <w:rsid w:val="009022BF"/>
    <w:rsid w:val="0090406B"/>
    <w:rsid w:val="009066FE"/>
    <w:rsid w:val="00911CD9"/>
    <w:rsid w:val="00912B71"/>
    <w:rsid w:val="00920604"/>
    <w:rsid w:val="00925656"/>
    <w:rsid w:val="00926297"/>
    <w:rsid w:val="009314E3"/>
    <w:rsid w:val="00931632"/>
    <w:rsid w:val="00932C92"/>
    <w:rsid w:val="009454E4"/>
    <w:rsid w:val="009569B6"/>
    <w:rsid w:val="0095788C"/>
    <w:rsid w:val="00962386"/>
    <w:rsid w:val="0096683A"/>
    <w:rsid w:val="00967611"/>
    <w:rsid w:val="009707CF"/>
    <w:rsid w:val="00974E90"/>
    <w:rsid w:val="00977B45"/>
    <w:rsid w:val="00982EF3"/>
    <w:rsid w:val="00984211"/>
    <w:rsid w:val="00984240"/>
    <w:rsid w:val="00987F2B"/>
    <w:rsid w:val="00991EAB"/>
    <w:rsid w:val="00992520"/>
    <w:rsid w:val="00995B07"/>
    <w:rsid w:val="00997C07"/>
    <w:rsid w:val="009A2619"/>
    <w:rsid w:val="009A332F"/>
    <w:rsid w:val="009A5850"/>
    <w:rsid w:val="009A5C5C"/>
    <w:rsid w:val="009A75AA"/>
    <w:rsid w:val="009B1067"/>
    <w:rsid w:val="009B10D6"/>
    <w:rsid w:val="009B34B3"/>
    <w:rsid w:val="009B7777"/>
    <w:rsid w:val="009D65D0"/>
    <w:rsid w:val="009D6696"/>
    <w:rsid w:val="009D7E91"/>
    <w:rsid w:val="009E135E"/>
    <w:rsid w:val="009E3C92"/>
    <w:rsid w:val="009E54F4"/>
    <w:rsid w:val="009F20F8"/>
    <w:rsid w:val="009F2BFA"/>
    <w:rsid w:val="009F3141"/>
    <w:rsid w:val="009F36DA"/>
    <w:rsid w:val="00A01410"/>
    <w:rsid w:val="00A03A3D"/>
    <w:rsid w:val="00A045C4"/>
    <w:rsid w:val="00A05D59"/>
    <w:rsid w:val="00A10DFA"/>
    <w:rsid w:val="00A11A19"/>
    <w:rsid w:val="00A134CB"/>
    <w:rsid w:val="00A179BD"/>
    <w:rsid w:val="00A21708"/>
    <w:rsid w:val="00A22362"/>
    <w:rsid w:val="00A2339D"/>
    <w:rsid w:val="00A24573"/>
    <w:rsid w:val="00A249BA"/>
    <w:rsid w:val="00A307C7"/>
    <w:rsid w:val="00A30CA7"/>
    <w:rsid w:val="00A44581"/>
    <w:rsid w:val="00A45093"/>
    <w:rsid w:val="00A46B77"/>
    <w:rsid w:val="00A46D00"/>
    <w:rsid w:val="00A50EAF"/>
    <w:rsid w:val="00A51B2C"/>
    <w:rsid w:val="00A54216"/>
    <w:rsid w:val="00A602F9"/>
    <w:rsid w:val="00A650EE"/>
    <w:rsid w:val="00A662C8"/>
    <w:rsid w:val="00A71157"/>
    <w:rsid w:val="00A7443B"/>
    <w:rsid w:val="00A9006C"/>
    <w:rsid w:val="00A966E6"/>
    <w:rsid w:val="00AA04B1"/>
    <w:rsid w:val="00AA0909"/>
    <w:rsid w:val="00AA19FC"/>
    <w:rsid w:val="00AA6792"/>
    <w:rsid w:val="00AB2BE3"/>
    <w:rsid w:val="00AB3EA9"/>
    <w:rsid w:val="00AB637A"/>
    <w:rsid w:val="00AB7834"/>
    <w:rsid w:val="00AC09A3"/>
    <w:rsid w:val="00AC4D5F"/>
    <w:rsid w:val="00AD19B6"/>
    <w:rsid w:val="00AD1D2C"/>
    <w:rsid w:val="00AE0525"/>
    <w:rsid w:val="00AE08DB"/>
    <w:rsid w:val="00AE1C04"/>
    <w:rsid w:val="00AE2729"/>
    <w:rsid w:val="00AE3148"/>
    <w:rsid w:val="00AE35DF"/>
    <w:rsid w:val="00AE5AE2"/>
    <w:rsid w:val="00AE7343"/>
    <w:rsid w:val="00AF33A3"/>
    <w:rsid w:val="00B00A13"/>
    <w:rsid w:val="00B00D69"/>
    <w:rsid w:val="00B00E04"/>
    <w:rsid w:val="00B05485"/>
    <w:rsid w:val="00B1458E"/>
    <w:rsid w:val="00B14C51"/>
    <w:rsid w:val="00B20021"/>
    <w:rsid w:val="00B20FDE"/>
    <w:rsid w:val="00B2214C"/>
    <w:rsid w:val="00B2735F"/>
    <w:rsid w:val="00B27CC6"/>
    <w:rsid w:val="00B31E90"/>
    <w:rsid w:val="00B36A62"/>
    <w:rsid w:val="00B36E4A"/>
    <w:rsid w:val="00B42041"/>
    <w:rsid w:val="00B4365C"/>
    <w:rsid w:val="00B43FBF"/>
    <w:rsid w:val="00B44F11"/>
    <w:rsid w:val="00B450CB"/>
    <w:rsid w:val="00B46492"/>
    <w:rsid w:val="00B51846"/>
    <w:rsid w:val="00B53F3F"/>
    <w:rsid w:val="00B55025"/>
    <w:rsid w:val="00B55E8E"/>
    <w:rsid w:val="00B62979"/>
    <w:rsid w:val="00B66BBE"/>
    <w:rsid w:val="00B70056"/>
    <w:rsid w:val="00B70EA4"/>
    <w:rsid w:val="00B71170"/>
    <w:rsid w:val="00B71C86"/>
    <w:rsid w:val="00B80D6B"/>
    <w:rsid w:val="00B823A7"/>
    <w:rsid w:val="00B83A92"/>
    <w:rsid w:val="00B8578E"/>
    <w:rsid w:val="00B90FA5"/>
    <w:rsid w:val="00B919F1"/>
    <w:rsid w:val="00BA0AAD"/>
    <w:rsid w:val="00BA15C0"/>
    <w:rsid w:val="00BA2260"/>
    <w:rsid w:val="00BA529C"/>
    <w:rsid w:val="00BB468D"/>
    <w:rsid w:val="00BC0E8D"/>
    <w:rsid w:val="00BC4F18"/>
    <w:rsid w:val="00BC6087"/>
    <w:rsid w:val="00BC6112"/>
    <w:rsid w:val="00BD48AC"/>
    <w:rsid w:val="00BD7EB2"/>
    <w:rsid w:val="00BE5A11"/>
    <w:rsid w:val="00BE5E8D"/>
    <w:rsid w:val="00BE6551"/>
    <w:rsid w:val="00BF093B"/>
    <w:rsid w:val="00C00B88"/>
    <w:rsid w:val="00C017D0"/>
    <w:rsid w:val="00C01F51"/>
    <w:rsid w:val="00C06347"/>
    <w:rsid w:val="00C06B2A"/>
    <w:rsid w:val="00C14903"/>
    <w:rsid w:val="00C1654C"/>
    <w:rsid w:val="00C26A71"/>
    <w:rsid w:val="00C32CB8"/>
    <w:rsid w:val="00C33434"/>
    <w:rsid w:val="00C3414D"/>
    <w:rsid w:val="00C35E57"/>
    <w:rsid w:val="00C35E80"/>
    <w:rsid w:val="00C369CF"/>
    <w:rsid w:val="00C40AA2"/>
    <w:rsid w:val="00C4244F"/>
    <w:rsid w:val="00C436B6"/>
    <w:rsid w:val="00C632ED"/>
    <w:rsid w:val="00C64C18"/>
    <w:rsid w:val="00C66150"/>
    <w:rsid w:val="00C70EF5"/>
    <w:rsid w:val="00C756C5"/>
    <w:rsid w:val="00C82195"/>
    <w:rsid w:val="00C82CAE"/>
    <w:rsid w:val="00C8363D"/>
    <w:rsid w:val="00C8442E"/>
    <w:rsid w:val="00C84441"/>
    <w:rsid w:val="00C91188"/>
    <w:rsid w:val="00C930A8"/>
    <w:rsid w:val="00C931BC"/>
    <w:rsid w:val="00CA108B"/>
    <w:rsid w:val="00CA2952"/>
    <w:rsid w:val="00CA33AC"/>
    <w:rsid w:val="00CA42E9"/>
    <w:rsid w:val="00CA6CDB"/>
    <w:rsid w:val="00CB5E13"/>
    <w:rsid w:val="00CB79E8"/>
    <w:rsid w:val="00CC3524"/>
    <w:rsid w:val="00CC548A"/>
    <w:rsid w:val="00CC6BC5"/>
    <w:rsid w:val="00CD27BE"/>
    <w:rsid w:val="00CD29E9"/>
    <w:rsid w:val="00CD4BBC"/>
    <w:rsid w:val="00CD6F0F"/>
    <w:rsid w:val="00CE0BB7"/>
    <w:rsid w:val="00CE3E9A"/>
    <w:rsid w:val="00CE64C7"/>
    <w:rsid w:val="00CE708B"/>
    <w:rsid w:val="00CF26B7"/>
    <w:rsid w:val="00CF2C14"/>
    <w:rsid w:val="00CF6B56"/>
    <w:rsid w:val="00CF6E39"/>
    <w:rsid w:val="00CF72DA"/>
    <w:rsid w:val="00D003D8"/>
    <w:rsid w:val="00D02676"/>
    <w:rsid w:val="00D07607"/>
    <w:rsid w:val="00D0769A"/>
    <w:rsid w:val="00D07731"/>
    <w:rsid w:val="00D11E84"/>
    <w:rsid w:val="00D15B4E"/>
    <w:rsid w:val="00D177E7"/>
    <w:rsid w:val="00D2079F"/>
    <w:rsid w:val="00D269DD"/>
    <w:rsid w:val="00D30B91"/>
    <w:rsid w:val="00D350DE"/>
    <w:rsid w:val="00D37E84"/>
    <w:rsid w:val="00D43CC3"/>
    <w:rsid w:val="00D447EF"/>
    <w:rsid w:val="00D44AD6"/>
    <w:rsid w:val="00D50508"/>
    <w:rsid w:val="00D505E2"/>
    <w:rsid w:val="00D57869"/>
    <w:rsid w:val="00D634B5"/>
    <w:rsid w:val="00D6498F"/>
    <w:rsid w:val="00D7463D"/>
    <w:rsid w:val="00D75F87"/>
    <w:rsid w:val="00D80F5A"/>
    <w:rsid w:val="00D83DE8"/>
    <w:rsid w:val="00D84943"/>
    <w:rsid w:val="00D93BD6"/>
    <w:rsid w:val="00D94758"/>
    <w:rsid w:val="00D94822"/>
    <w:rsid w:val="00D94AE7"/>
    <w:rsid w:val="00D966B3"/>
    <w:rsid w:val="00D970F0"/>
    <w:rsid w:val="00D97F5C"/>
    <w:rsid w:val="00DA4540"/>
    <w:rsid w:val="00DA4EE0"/>
    <w:rsid w:val="00DA587E"/>
    <w:rsid w:val="00DA60F4"/>
    <w:rsid w:val="00DA72D4"/>
    <w:rsid w:val="00DA755D"/>
    <w:rsid w:val="00DB0C93"/>
    <w:rsid w:val="00DB0CF7"/>
    <w:rsid w:val="00DB0F8B"/>
    <w:rsid w:val="00DB3052"/>
    <w:rsid w:val="00DC2D17"/>
    <w:rsid w:val="00DC5AFF"/>
    <w:rsid w:val="00DD6B19"/>
    <w:rsid w:val="00DD6C8A"/>
    <w:rsid w:val="00DD7833"/>
    <w:rsid w:val="00DE23BF"/>
    <w:rsid w:val="00DE29E6"/>
    <w:rsid w:val="00DE3981"/>
    <w:rsid w:val="00DE40DD"/>
    <w:rsid w:val="00DE6AFD"/>
    <w:rsid w:val="00DE7755"/>
    <w:rsid w:val="00DF059A"/>
    <w:rsid w:val="00DF3D56"/>
    <w:rsid w:val="00DF64E9"/>
    <w:rsid w:val="00DF6D19"/>
    <w:rsid w:val="00DF6ED2"/>
    <w:rsid w:val="00DF70F5"/>
    <w:rsid w:val="00E01F1F"/>
    <w:rsid w:val="00E07F02"/>
    <w:rsid w:val="00E16B2D"/>
    <w:rsid w:val="00E17B9C"/>
    <w:rsid w:val="00E218BE"/>
    <w:rsid w:val="00E2252C"/>
    <w:rsid w:val="00E270C0"/>
    <w:rsid w:val="00E328A2"/>
    <w:rsid w:val="00E33E91"/>
    <w:rsid w:val="00E349B9"/>
    <w:rsid w:val="00E36D82"/>
    <w:rsid w:val="00E3714A"/>
    <w:rsid w:val="00E42F5C"/>
    <w:rsid w:val="00E460B9"/>
    <w:rsid w:val="00E47D65"/>
    <w:rsid w:val="00E51601"/>
    <w:rsid w:val="00E51965"/>
    <w:rsid w:val="00E52351"/>
    <w:rsid w:val="00E61A08"/>
    <w:rsid w:val="00E67121"/>
    <w:rsid w:val="00E7198D"/>
    <w:rsid w:val="00E735AF"/>
    <w:rsid w:val="00E74CA6"/>
    <w:rsid w:val="00E75E3D"/>
    <w:rsid w:val="00E83F68"/>
    <w:rsid w:val="00E84491"/>
    <w:rsid w:val="00E84C2C"/>
    <w:rsid w:val="00E91204"/>
    <w:rsid w:val="00E9731C"/>
    <w:rsid w:val="00EA04ED"/>
    <w:rsid w:val="00EA2A2B"/>
    <w:rsid w:val="00EA4E4C"/>
    <w:rsid w:val="00EA7F6E"/>
    <w:rsid w:val="00EB04B7"/>
    <w:rsid w:val="00EB1B12"/>
    <w:rsid w:val="00EB7992"/>
    <w:rsid w:val="00EC0104"/>
    <w:rsid w:val="00EC0184"/>
    <w:rsid w:val="00EC2D7A"/>
    <w:rsid w:val="00EC3315"/>
    <w:rsid w:val="00EC3804"/>
    <w:rsid w:val="00EC633A"/>
    <w:rsid w:val="00ED08C0"/>
    <w:rsid w:val="00ED1B9D"/>
    <w:rsid w:val="00ED60D6"/>
    <w:rsid w:val="00ED670A"/>
    <w:rsid w:val="00EE056F"/>
    <w:rsid w:val="00EE77CF"/>
    <w:rsid w:val="00EF43F5"/>
    <w:rsid w:val="00EF5CAB"/>
    <w:rsid w:val="00EF616E"/>
    <w:rsid w:val="00F017AF"/>
    <w:rsid w:val="00F041C4"/>
    <w:rsid w:val="00F0453F"/>
    <w:rsid w:val="00F06A87"/>
    <w:rsid w:val="00F1166C"/>
    <w:rsid w:val="00F14812"/>
    <w:rsid w:val="00F1598C"/>
    <w:rsid w:val="00F20BC6"/>
    <w:rsid w:val="00F21403"/>
    <w:rsid w:val="00F255FC"/>
    <w:rsid w:val="00F259B0"/>
    <w:rsid w:val="00F26A20"/>
    <w:rsid w:val="00F276C9"/>
    <w:rsid w:val="00F31359"/>
    <w:rsid w:val="00F40690"/>
    <w:rsid w:val="00F43B8F"/>
    <w:rsid w:val="00F515A8"/>
    <w:rsid w:val="00F51785"/>
    <w:rsid w:val="00F530D7"/>
    <w:rsid w:val="00F541E6"/>
    <w:rsid w:val="00F55191"/>
    <w:rsid w:val="00F61193"/>
    <w:rsid w:val="00F62F49"/>
    <w:rsid w:val="00F63BD9"/>
    <w:rsid w:val="00F640BF"/>
    <w:rsid w:val="00F6735D"/>
    <w:rsid w:val="00F70754"/>
    <w:rsid w:val="00F70A57"/>
    <w:rsid w:val="00F73E2B"/>
    <w:rsid w:val="00F75BFB"/>
    <w:rsid w:val="00F77053"/>
    <w:rsid w:val="00F77926"/>
    <w:rsid w:val="00F83A19"/>
    <w:rsid w:val="00F85EA8"/>
    <w:rsid w:val="00F879A1"/>
    <w:rsid w:val="00F9091B"/>
    <w:rsid w:val="00F92FC4"/>
    <w:rsid w:val="00F97329"/>
    <w:rsid w:val="00F9793C"/>
    <w:rsid w:val="00FA0C14"/>
    <w:rsid w:val="00FA137A"/>
    <w:rsid w:val="00FA5504"/>
    <w:rsid w:val="00FA62D3"/>
    <w:rsid w:val="00FA637A"/>
    <w:rsid w:val="00FB1AA8"/>
    <w:rsid w:val="00FB4796"/>
    <w:rsid w:val="00FB4B02"/>
    <w:rsid w:val="00FB5055"/>
    <w:rsid w:val="00FC1EFC"/>
    <w:rsid w:val="00FC2831"/>
    <w:rsid w:val="00FC2D40"/>
    <w:rsid w:val="00FC3600"/>
    <w:rsid w:val="00FC4A9F"/>
    <w:rsid w:val="00FC565B"/>
    <w:rsid w:val="00FE006E"/>
    <w:rsid w:val="00FE0326"/>
    <w:rsid w:val="00FE197E"/>
    <w:rsid w:val="00FE46C4"/>
    <w:rsid w:val="00FE7B11"/>
    <w:rsid w:val="00FF0CE4"/>
    <w:rsid w:val="00FF0DF1"/>
    <w:rsid w:val="00FF26AA"/>
    <w:rsid w:val="00FF5E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3"/>
    <o:shapelayout v:ext="edit">
      <o:idmap v:ext="edit" data="2"/>
    </o:shapelayout>
  </w:shapeDefaults>
  <w:decimalSymbol w:val=","/>
  <w:listSeparator w:val=";"/>
  <w14:docId w14:val="53B0D4A1"/>
  <w15:chartTrackingRefBased/>
  <w15:docId w15:val="{9A5BBFBB-CD8D-470C-85EB-57BF0C4ECB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pt-BR" w:eastAsia="pt-BR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/>
    <w:lsdException w:name="heading 1" w:uiPriority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rsid w:val="001E682E"/>
    <w:pPr>
      <w:keepNext/>
      <w:keepLines/>
    </w:pPr>
    <w:rPr>
      <w:sz w:val="24"/>
      <w:szCs w:val="24"/>
    </w:rPr>
  </w:style>
  <w:style w:type="paragraph" w:styleId="Ttulo1">
    <w:name w:val="heading 1"/>
    <w:aliases w:val="TF-TÍTULO 1"/>
    <w:basedOn w:val="Normal"/>
    <w:next w:val="TF-TEXTO"/>
    <w:autoRedefine/>
    <w:qFormat/>
    <w:rsid w:val="00FC4A9F"/>
    <w:pPr>
      <w:numPr>
        <w:numId w:val="1"/>
      </w:numPr>
      <w:tabs>
        <w:tab w:val="left" w:pos="284"/>
      </w:tabs>
      <w:spacing w:before="240" w:line="360" w:lineRule="auto"/>
      <w:ind w:left="284" w:hanging="284"/>
      <w:jc w:val="both"/>
      <w:outlineLvl w:val="0"/>
    </w:pPr>
    <w:rPr>
      <w:b/>
      <w:caps/>
    </w:rPr>
  </w:style>
  <w:style w:type="paragraph" w:styleId="Ttulo2">
    <w:name w:val="heading 2"/>
    <w:aliases w:val="TF-TÍTULO 2"/>
    <w:next w:val="TF-TEXTO"/>
    <w:autoRedefine/>
    <w:qFormat/>
    <w:rsid w:val="007D10F2"/>
    <w:pPr>
      <w:keepNext/>
      <w:keepLines/>
      <w:numPr>
        <w:ilvl w:val="1"/>
        <w:numId w:val="1"/>
      </w:numPr>
      <w:spacing w:before="240" w:line="360" w:lineRule="auto"/>
      <w:ind w:left="567" w:hanging="567"/>
      <w:jc w:val="both"/>
      <w:outlineLvl w:val="1"/>
    </w:pPr>
    <w:rPr>
      <w:caps/>
      <w:color w:val="000000"/>
      <w:sz w:val="24"/>
    </w:rPr>
  </w:style>
  <w:style w:type="paragraph" w:styleId="Ttulo3">
    <w:name w:val="heading 3"/>
    <w:aliases w:val="TF-TÍTULO 3"/>
    <w:next w:val="TF-TEXTO"/>
    <w:autoRedefine/>
    <w:qFormat/>
    <w:rsid w:val="009D7E91"/>
    <w:pPr>
      <w:keepNext/>
      <w:keepLines/>
      <w:numPr>
        <w:ilvl w:val="2"/>
        <w:numId w:val="1"/>
      </w:numPr>
      <w:spacing w:before="240" w:line="360" w:lineRule="auto"/>
      <w:ind w:left="851" w:hanging="851"/>
      <w:jc w:val="both"/>
      <w:outlineLvl w:val="2"/>
    </w:pPr>
    <w:rPr>
      <w:color w:val="000000"/>
      <w:sz w:val="24"/>
    </w:rPr>
  </w:style>
  <w:style w:type="paragraph" w:styleId="Ttulo4">
    <w:name w:val="heading 4"/>
    <w:aliases w:val="TF-TÍTULO 4"/>
    <w:next w:val="TF-TEXTO"/>
    <w:autoRedefine/>
    <w:qFormat/>
    <w:rsid w:val="009D7E91"/>
    <w:pPr>
      <w:keepNext/>
      <w:keepLines/>
      <w:numPr>
        <w:ilvl w:val="3"/>
        <w:numId w:val="1"/>
      </w:numPr>
      <w:spacing w:before="240" w:line="360" w:lineRule="auto"/>
      <w:ind w:left="992" w:hanging="992"/>
      <w:jc w:val="both"/>
      <w:outlineLvl w:val="3"/>
    </w:pPr>
    <w:rPr>
      <w:color w:val="000000"/>
      <w:sz w:val="24"/>
    </w:rPr>
  </w:style>
  <w:style w:type="paragraph" w:styleId="Ttulo5">
    <w:name w:val="heading 5"/>
    <w:aliases w:val="TF-TÍTULO 5"/>
    <w:next w:val="TF-TEXTO"/>
    <w:autoRedefine/>
    <w:qFormat/>
    <w:rsid w:val="009D7E91"/>
    <w:pPr>
      <w:keepNext/>
      <w:keepLines/>
      <w:numPr>
        <w:ilvl w:val="4"/>
        <w:numId w:val="1"/>
      </w:numPr>
      <w:spacing w:before="240" w:line="360" w:lineRule="auto"/>
      <w:ind w:left="1134" w:hanging="1134"/>
      <w:jc w:val="both"/>
      <w:outlineLvl w:val="4"/>
    </w:pPr>
    <w:rPr>
      <w:color w:val="000000"/>
      <w:sz w:val="24"/>
    </w:rPr>
  </w:style>
  <w:style w:type="paragraph" w:styleId="Ttulo6">
    <w:name w:val="heading 6"/>
    <w:next w:val="TF-TEXTO"/>
    <w:autoRedefine/>
    <w:qFormat/>
    <w:pPr>
      <w:keepNext/>
      <w:numPr>
        <w:ilvl w:val="5"/>
        <w:numId w:val="1"/>
      </w:numPr>
      <w:spacing w:before="360" w:after="240"/>
      <w:ind w:left="1276" w:hanging="1276"/>
      <w:jc w:val="both"/>
      <w:outlineLvl w:val="5"/>
    </w:pPr>
    <w:rPr>
      <w:noProof/>
      <w:color w:val="000000"/>
      <w:sz w:val="24"/>
    </w:rPr>
  </w:style>
  <w:style w:type="paragraph" w:styleId="Ttulo7">
    <w:name w:val="heading 7"/>
    <w:next w:val="TF-TEXTO"/>
    <w:autoRedefine/>
    <w:qFormat/>
    <w:pPr>
      <w:keepNext/>
      <w:numPr>
        <w:ilvl w:val="6"/>
        <w:numId w:val="1"/>
      </w:numPr>
      <w:spacing w:before="360" w:after="240"/>
      <w:ind w:left="1559" w:hanging="1559"/>
      <w:jc w:val="both"/>
      <w:outlineLvl w:val="6"/>
    </w:pPr>
    <w:rPr>
      <w:rFonts w:ascii="Times" w:hAnsi="Times"/>
      <w:sz w:val="24"/>
    </w:rPr>
  </w:style>
  <w:style w:type="paragraph" w:styleId="Ttulo8">
    <w:name w:val="heading 8"/>
    <w:next w:val="TF-TEXTO"/>
    <w:autoRedefine/>
    <w:qFormat/>
    <w:pPr>
      <w:keepNext/>
      <w:numPr>
        <w:ilvl w:val="7"/>
        <w:numId w:val="1"/>
      </w:numPr>
      <w:spacing w:before="360" w:after="240"/>
      <w:ind w:left="1843" w:hanging="1843"/>
      <w:jc w:val="both"/>
      <w:outlineLvl w:val="7"/>
    </w:pPr>
    <w:rPr>
      <w:rFonts w:ascii="Times" w:hAnsi="Times"/>
      <w:color w:val="000000"/>
      <w:sz w:val="24"/>
    </w:rPr>
  </w:style>
  <w:style w:type="paragraph" w:styleId="Ttulo9">
    <w:name w:val="heading 9"/>
    <w:next w:val="TF-TEXTO"/>
    <w:qFormat/>
    <w:pPr>
      <w:keepNext/>
      <w:numPr>
        <w:ilvl w:val="8"/>
        <w:numId w:val="1"/>
      </w:numPr>
      <w:spacing w:before="360" w:after="360"/>
      <w:ind w:left="1985" w:hanging="1985"/>
      <w:jc w:val="both"/>
      <w:outlineLvl w:val="8"/>
    </w:pPr>
    <w:rPr>
      <w:b/>
      <w:color w:val="000000"/>
      <w:sz w:val="24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customStyle="1" w:styleId="TF-TEXTO">
    <w:name w:val="TF-TEXTO"/>
    <w:qFormat/>
    <w:rsid w:val="008233E5"/>
    <w:pPr>
      <w:spacing w:before="120" w:line="360" w:lineRule="auto"/>
      <w:ind w:firstLine="680"/>
      <w:contextualSpacing/>
      <w:jc w:val="both"/>
    </w:pPr>
    <w:rPr>
      <w:sz w:val="24"/>
    </w:rPr>
  </w:style>
  <w:style w:type="paragraph" w:styleId="ndicedeilustraes">
    <w:name w:val="table of figures"/>
    <w:basedOn w:val="Normal"/>
    <w:next w:val="Normal"/>
    <w:uiPriority w:val="99"/>
    <w:rsid w:val="006426D5"/>
    <w:pPr>
      <w:keepNext w:val="0"/>
      <w:keepLines w:val="0"/>
      <w:spacing w:line="360" w:lineRule="auto"/>
      <w:ind w:left="1134" w:hanging="1134"/>
    </w:pPr>
  </w:style>
  <w:style w:type="paragraph" w:customStyle="1" w:styleId="TF-capaCABEALHO">
    <w:name w:val="TF-capa CABEÇALHO"/>
    <w:semiHidden/>
    <w:pPr>
      <w:spacing w:line="480" w:lineRule="auto"/>
      <w:jc w:val="center"/>
    </w:pPr>
    <w:rPr>
      <w:b/>
      <w:caps/>
      <w:sz w:val="24"/>
    </w:rPr>
  </w:style>
  <w:style w:type="paragraph" w:customStyle="1" w:styleId="TF-capaTTULO">
    <w:name w:val="TF-capa TÍTULO"/>
    <w:next w:val="TF-capaAUTOR"/>
    <w:semiHidden/>
    <w:pPr>
      <w:spacing w:before="4600" w:line="480" w:lineRule="auto"/>
      <w:jc w:val="center"/>
    </w:pPr>
    <w:rPr>
      <w:b/>
      <w:caps/>
      <w:sz w:val="32"/>
    </w:rPr>
  </w:style>
  <w:style w:type="paragraph" w:customStyle="1" w:styleId="TF-capaAUTOR">
    <w:name w:val="TF-capa AUTOR"/>
    <w:semiHidden/>
    <w:pPr>
      <w:spacing w:before="720"/>
      <w:jc w:val="right"/>
    </w:pPr>
    <w:rPr>
      <w:b/>
      <w:caps/>
      <w:sz w:val="24"/>
    </w:rPr>
  </w:style>
  <w:style w:type="paragraph" w:customStyle="1" w:styleId="TF-capaID">
    <w:name w:val="TF-capa ID"/>
    <w:semiHidden/>
    <w:pPr>
      <w:jc w:val="right"/>
    </w:pPr>
    <w:rPr>
      <w:b/>
      <w:caps/>
      <w:sz w:val="24"/>
    </w:rPr>
  </w:style>
  <w:style w:type="paragraph" w:customStyle="1" w:styleId="TF-folharostoAUTOR">
    <w:name w:val="TF-folha rosto AUTOR"/>
    <w:basedOn w:val="TF-capaAUTOR"/>
    <w:semiHidden/>
    <w:pPr>
      <w:widowControl w:val="0"/>
      <w:spacing w:before="0"/>
      <w:jc w:val="center"/>
    </w:pPr>
  </w:style>
  <w:style w:type="paragraph" w:customStyle="1" w:styleId="TF-folharostoFINALIDADE">
    <w:name w:val="TF-folha rosto FINALIDADE"/>
    <w:semiHidden/>
    <w:pPr>
      <w:spacing w:before="720"/>
      <w:ind w:left="4536"/>
      <w:jc w:val="both"/>
    </w:pPr>
    <w:rPr>
      <w:color w:val="000000"/>
      <w:sz w:val="24"/>
    </w:rPr>
  </w:style>
  <w:style w:type="paragraph" w:customStyle="1" w:styleId="TF-folharostoTTULO">
    <w:name w:val="TF-folha rosto TÍTULO"/>
    <w:basedOn w:val="TF-capaTTULO"/>
    <w:semiHidden/>
    <w:pPr>
      <w:spacing w:before="2000"/>
    </w:pPr>
  </w:style>
  <w:style w:type="paragraph" w:customStyle="1" w:styleId="TF-autor">
    <w:name w:val="TF-autor"/>
    <w:basedOn w:val="TF-folharostoFINALIDADE"/>
    <w:semiHidden/>
    <w:rsid w:val="00F62F49"/>
    <w:pPr>
      <w:keepNext/>
      <w:keepLines/>
      <w:spacing w:before="0"/>
      <w:ind w:left="0"/>
      <w:jc w:val="right"/>
    </w:pPr>
  </w:style>
  <w:style w:type="paragraph" w:customStyle="1" w:styleId="TF-folharostoANO">
    <w:name w:val="TF-folha rosto ANO"/>
    <w:next w:val="TF-folharostoID"/>
    <w:semiHidden/>
    <w:pPr>
      <w:jc w:val="center"/>
    </w:pPr>
    <w:rPr>
      <w:b/>
      <w:caps/>
      <w:color w:val="000000"/>
      <w:sz w:val="24"/>
    </w:rPr>
  </w:style>
  <w:style w:type="paragraph" w:customStyle="1" w:styleId="TF-folharostoID">
    <w:name w:val="TF-folha rosto ID"/>
    <w:basedOn w:val="TF-capaID"/>
    <w:semiHidden/>
  </w:style>
  <w:style w:type="paragraph" w:customStyle="1" w:styleId="TF-folhaaprovaoTTULO">
    <w:name w:val="TF-folha aprovação TÍTULO"/>
    <w:basedOn w:val="TF-capaTTULO"/>
    <w:semiHidden/>
    <w:pPr>
      <w:pageBreakBefore/>
      <w:spacing w:before="0"/>
    </w:pPr>
  </w:style>
  <w:style w:type="paragraph" w:customStyle="1" w:styleId="TF-folhaaprovaoPOR">
    <w:name w:val="TF-folha aprovação POR"/>
    <w:semiHidden/>
    <w:pPr>
      <w:spacing w:before="1000"/>
      <w:jc w:val="center"/>
    </w:pPr>
    <w:rPr>
      <w:color w:val="000000"/>
      <w:sz w:val="24"/>
    </w:rPr>
  </w:style>
  <w:style w:type="paragraph" w:customStyle="1" w:styleId="TF-folhaaprovaoAUTOR">
    <w:name w:val="TF-folha aprovação AUTOR"/>
    <w:semiHidden/>
    <w:pPr>
      <w:spacing w:before="1000"/>
      <w:jc w:val="center"/>
    </w:pPr>
    <w:rPr>
      <w:b/>
      <w:caps/>
      <w:sz w:val="24"/>
    </w:rPr>
  </w:style>
  <w:style w:type="paragraph" w:customStyle="1" w:styleId="TF-folhaaprovaoASSINATURA">
    <w:name w:val="TF-folha aprovação ASSINATURA"/>
    <w:semiHidden/>
    <w:pPr>
      <w:spacing w:before="360"/>
      <w:ind w:left="2268"/>
    </w:pPr>
    <w:rPr>
      <w:b/>
      <w:color w:val="000000"/>
      <w:sz w:val="24"/>
    </w:rPr>
  </w:style>
  <w:style w:type="paragraph" w:customStyle="1" w:styleId="TF-folhaaprovaoFUNO">
    <w:name w:val="TF-folha aprovação FUNÇÃO"/>
    <w:semiHidden/>
    <w:pPr>
      <w:tabs>
        <w:tab w:val="left" w:pos="2268"/>
      </w:tabs>
    </w:pPr>
    <w:rPr>
      <w:color w:val="000000"/>
      <w:sz w:val="24"/>
    </w:rPr>
  </w:style>
  <w:style w:type="paragraph" w:customStyle="1" w:styleId="TF-folhaaprovaoDATA">
    <w:name w:val="TF-folha aprovação DATA"/>
    <w:semiHidden/>
    <w:pPr>
      <w:keepLines/>
      <w:jc w:val="center"/>
    </w:pPr>
    <w:rPr>
      <w:color w:val="000000"/>
      <w:sz w:val="24"/>
    </w:rPr>
  </w:style>
  <w:style w:type="paragraph" w:customStyle="1" w:styleId="TF-folhaaprovaoFINALIDADE">
    <w:name w:val="TF-folha aprovação FINALIDADE"/>
    <w:semiHidden/>
    <w:pPr>
      <w:spacing w:before="1000" w:after="1000"/>
      <w:ind w:left="4536"/>
      <w:jc w:val="both"/>
    </w:pPr>
    <w:rPr>
      <w:color w:val="000000"/>
      <w:sz w:val="24"/>
    </w:rPr>
  </w:style>
  <w:style w:type="paragraph" w:customStyle="1" w:styleId="TF-capaLOCAL">
    <w:name w:val="TF-capa LOCAL"/>
    <w:next w:val="TF-capaANO"/>
    <w:semiHidden/>
    <w:pPr>
      <w:jc w:val="center"/>
    </w:pPr>
    <w:rPr>
      <w:b/>
      <w:caps/>
      <w:sz w:val="24"/>
    </w:rPr>
  </w:style>
  <w:style w:type="paragraph" w:customStyle="1" w:styleId="TF-capaANO">
    <w:name w:val="TF-capa ANO"/>
    <w:next w:val="TF-capaID"/>
    <w:semiHidden/>
    <w:pPr>
      <w:jc w:val="center"/>
    </w:pPr>
    <w:rPr>
      <w:b/>
      <w:caps/>
      <w:sz w:val="24"/>
    </w:rPr>
  </w:style>
  <w:style w:type="paragraph" w:customStyle="1" w:styleId="TF-folharostoLOCAL">
    <w:name w:val="TF-folha rosto LOCAL"/>
    <w:semiHidden/>
    <w:pPr>
      <w:jc w:val="center"/>
    </w:pPr>
    <w:rPr>
      <w:b/>
      <w:caps/>
      <w:sz w:val="24"/>
    </w:rPr>
  </w:style>
  <w:style w:type="paragraph" w:customStyle="1" w:styleId="TF-dedicatria">
    <w:name w:val="TF-dedicatória"/>
    <w:semiHidden/>
    <w:pPr>
      <w:keepLines/>
      <w:pageBreakBefore/>
      <w:spacing w:before="6400"/>
      <w:ind w:left="4536"/>
      <w:jc w:val="both"/>
    </w:pPr>
    <w:rPr>
      <w:sz w:val="24"/>
    </w:rPr>
  </w:style>
  <w:style w:type="paragraph" w:customStyle="1" w:styleId="TF-agradecimentosTEXTO">
    <w:name w:val="TF-agradecimentos TEXTO"/>
    <w:semiHidden/>
    <w:pPr>
      <w:spacing w:line="480" w:lineRule="auto"/>
      <w:ind w:firstLine="680"/>
      <w:jc w:val="both"/>
    </w:pPr>
    <w:rPr>
      <w:sz w:val="24"/>
    </w:rPr>
  </w:style>
  <w:style w:type="paragraph" w:styleId="Ttulo">
    <w:name w:val="Title"/>
    <w:basedOn w:val="Normal"/>
    <w:qFormat/>
    <w:pPr>
      <w:spacing w:before="240" w:after="60"/>
      <w:jc w:val="center"/>
      <w:outlineLvl w:val="0"/>
    </w:pPr>
    <w:rPr>
      <w:rFonts w:ascii="Arial" w:hAnsi="Arial" w:cs="Arial"/>
      <w:b/>
      <w:bCs/>
      <w:kern w:val="28"/>
      <w:sz w:val="32"/>
      <w:szCs w:val="32"/>
    </w:rPr>
  </w:style>
  <w:style w:type="paragraph" w:customStyle="1" w:styleId="TF-epgrafeTEXTO">
    <w:name w:val="TF-epígrafe TEXTO"/>
    <w:next w:val="TF-epgrafeAUTOR"/>
    <w:semiHidden/>
    <w:pPr>
      <w:pageBreakBefore/>
      <w:spacing w:before="6400"/>
      <w:ind w:left="4536"/>
      <w:jc w:val="both"/>
    </w:pPr>
    <w:rPr>
      <w:sz w:val="24"/>
    </w:rPr>
  </w:style>
  <w:style w:type="paragraph" w:customStyle="1" w:styleId="TF-epgrafeAUTOR">
    <w:name w:val="TF-epígrafe AUTOR"/>
    <w:semiHidden/>
    <w:pPr>
      <w:spacing w:before="120" w:line="480" w:lineRule="auto"/>
      <w:jc w:val="right"/>
    </w:pPr>
    <w:rPr>
      <w:sz w:val="24"/>
    </w:rPr>
  </w:style>
  <w:style w:type="paragraph" w:customStyle="1" w:styleId="TF-abstractTTULO">
    <w:name w:val="TF-abstract TÍTULO"/>
    <w:basedOn w:val="Normal"/>
    <w:next w:val="TF-abstractTEXTO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abstractTEXTO">
    <w:name w:val="TF-abstract TEXTO"/>
    <w:basedOn w:val="TF-resumoTEXTO"/>
    <w:next w:val="TF-abstractKEY-WORDS"/>
    <w:semiHidden/>
  </w:style>
  <w:style w:type="paragraph" w:customStyle="1" w:styleId="TF-resumoTEXTO">
    <w:name w:val="TF-resumo TEXTO"/>
    <w:next w:val="TF-resumoPALAVRAS-CHAVE"/>
    <w:semiHidden/>
    <w:rsid w:val="005A4952"/>
    <w:pPr>
      <w:spacing w:line="360" w:lineRule="auto"/>
      <w:jc w:val="both"/>
    </w:pPr>
    <w:rPr>
      <w:sz w:val="24"/>
    </w:rPr>
  </w:style>
  <w:style w:type="paragraph" w:customStyle="1" w:styleId="TF-resumoPALAVRAS-CHAVE">
    <w:name w:val="TF-resumo PALAVRAS-CHAVE"/>
    <w:basedOn w:val="TF-resumoTEXTO"/>
    <w:semiHidden/>
    <w:rsid w:val="005A4952"/>
    <w:pPr>
      <w:spacing w:before="240"/>
    </w:pPr>
  </w:style>
  <w:style w:type="paragraph" w:customStyle="1" w:styleId="TF-abstractKEY-WORDS">
    <w:name w:val="TF-abstract KEY-WORDS"/>
    <w:basedOn w:val="TF-resumoPALAVRAS-CHAVE"/>
    <w:semiHidden/>
  </w:style>
  <w:style w:type="paragraph" w:customStyle="1" w:styleId="TF-listadeilustraesTTULO">
    <w:name w:val="TF-lista de ilustrações TÍTULO"/>
    <w:basedOn w:val="Normal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listadetabelasTTULO">
    <w:name w:val="TF-lista de tabelas TÍTULO"/>
    <w:basedOn w:val="Normal"/>
    <w:next w:val="TF-TEXTOQUADRO"/>
    <w:semiHidden/>
    <w:rsid w:val="001E682E"/>
    <w:pPr>
      <w:keepLines w:val="0"/>
      <w:jc w:val="center"/>
    </w:pPr>
    <w:rPr>
      <w:b/>
      <w:caps/>
      <w:sz w:val="28"/>
      <w:szCs w:val="20"/>
    </w:rPr>
  </w:style>
  <w:style w:type="paragraph" w:customStyle="1" w:styleId="TF-TEXTOQUADRO">
    <w:name w:val="TF-TEXTO QUADRO"/>
    <w:rsid w:val="002368FD"/>
    <w:pPr>
      <w:keepNext/>
      <w:keepLines/>
    </w:pPr>
    <w:rPr>
      <w:sz w:val="22"/>
    </w:rPr>
  </w:style>
  <w:style w:type="paragraph" w:customStyle="1" w:styleId="TF-listadesmbolosTTULO">
    <w:name w:val="TF-lista de símbolos TÍTULO"/>
    <w:basedOn w:val="Normal"/>
    <w:next w:val="TF-listadesmbolosITEM"/>
    <w:semiHidden/>
    <w:rsid w:val="001E682E"/>
    <w:pPr>
      <w:keepNext w:val="0"/>
      <w:keepLines w:val="0"/>
      <w:jc w:val="center"/>
    </w:pPr>
    <w:rPr>
      <w:b/>
      <w:caps/>
      <w:sz w:val="28"/>
      <w:szCs w:val="20"/>
    </w:rPr>
  </w:style>
  <w:style w:type="paragraph" w:customStyle="1" w:styleId="TF-listadesmbolosITEM">
    <w:name w:val="TF-lista de símbolos ITEM"/>
    <w:basedOn w:val="TF-listadesiglasITEM"/>
    <w:semiHidden/>
  </w:style>
  <w:style w:type="paragraph" w:customStyle="1" w:styleId="TF-listadesiglasITEM">
    <w:name w:val="TF-lista de siglas ITEM"/>
    <w:semiHidden/>
    <w:pPr>
      <w:spacing w:line="480" w:lineRule="auto"/>
      <w:jc w:val="both"/>
    </w:pPr>
    <w:rPr>
      <w:sz w:val="24"/>
    </w:rPr>
  </w:style>
  <w:style w:type="paragraph" w:customStyle="1" w:styleId="TF-sumrioTTULO">
    <w:name w:val="TF-sumário TÍTULO"/>
    <w:basedOn w:val="Normal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refernciasbibliogrficasTTULO">
    <w:name w:val="TF-referências bibliográficas TÍTULO"/>
    <w:basedOn w:val="Normal"/>
    <w:next w:val="TF-refernciasITEM"/>
    <w:rsid w:val="00FC4A9F"/>
    <w:pPr>
      <w:keepLines w:val="0"/>
      <w:spacing w:line="360" w:lineRule="auto"/>
      <w:jc w:val="center"/>
    </w:pPr>
    <w:rPr>
      <w:rFonts w:ascii="Times" w:hAnsi="Times"/>
      <w:b/>
      <w:caps/>
      <w:szCs w:val="20"/>
    </w:rPr>
  </w:style>
  <w:style w:type="paragraph" w:customStyle="1" w:styleId="TF-refernciasITEM">
    <w:name w:val="TF-referências ITEM"/>
    <w:rsid w:val="00F276C9"/>
    <w:pPr>
      <w:keepLines/>
      <w:spacing w:after="120"/>
    </w:pPr>
    <w:rPr>
      <w:sz w:val="24"/>
    </w:rPr>
  </w:style>
  <w:style w:type="paragraph" w:customStyle="1" w:styleId="TF-SUBALNEAnvel1">
    <w:name w:val="TF-SUBALÍNEA nível 1"/>
    <w:basedOn w:val="TF-ALNEA"/>
    <w:pPr>
      <w:numPr>
        <w:ilvl w:val="1"/>
      </w:numPr>
    </w:pPr>
    <w:rPr>
      <w:rFonts w:ascii="Times" w:hAnsi="Times"/>
    </w:rPr>
  </w:style>
  <w:style w:type="paragraph" w:customStyle="1" w:styleId="TF-ALNEA">
    <w:name w:val="TF-ALÍNEA"/>
    <w:qFormat/>
    <w:rsid w:val="00C66150"/>
    <w:pPr>
      <w:widowControl w:val="0"/>
      <w:numPr>
        <w:numId w:val="3"/>
      </w:numPr>
      <w:spacing w:line="360" w:lineRule="auto"/>
      <w:contextualSpacing/>
      <w:jc w:val="both"/>
    </w:pPr>
    <w:rPr>
      <w:sz w:val="24"/>
    </w:rPr>
  </w:style>
  <w:style w:type="paragraph" w:customStyle="1" w:styleId="TF-resumoTTULO">
    <w:name w:val="TF-resumo TÍTULO"/>
    <w:basedOn w:val="Normal"/>
    <w:next w:val="TF-resumoTEXTO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SUBALNEAnvel2">
    <w:name w:val="TF-SUBALÍNEA nível 2"/>
    <w:basedOn w:val="TF-SUBALNEAnvel1"/>
    <w:pPr>
      <w:numPr>
        <w:ilvl w:val="2"/>
      </w:numPr>
    </w:pPr>
  </w:style>
  <w:style w:type="paragraph" w:styleId="Cabealho">
    <w:name w:val="header"/>
    <w:basedOn w:val="Normal"/>
    <w:link w:val="CabealhoChar"/>
    <w:uiPriority w:val="99"/>
    <w:pPr>
      <w:tabs>
        <w:tab w:val="center" w:pos="4320"/>
        <w:tab w:val="right" w:pos="8640"/>
      </w:tabs>
    </w:pPr>
  </w:style>
  <w:style w:type="character" w:customStyle="1" w:styleId="CabealhoChar">
    <w:name w:val="Cabeçalho Char"/>
    <w:link w:val="Cabealho"/>
    <w:uiPriority w:val="99"/>
    <w:rsid w:val="007E46A1"/>
    <w:rPr>
      <w:sz w:val="24"/>
      <w:szCs w:val="24"/>
    </w:rPr>
  </w:style>
  <w:style w:type="paragraph" w:styleId="Rodap">
    <w:name w:val="footer"/>
    <w:basedOn w:val="Normal"/>
    <w:link w:val="RodapChar"/>
    <w:uiPriority w:val="99"/>
    <w:pPr>
      <w:tabs>
        <w:tab w:val="center" w:pos="4320"/>
        <w:tab w:val="right" w:pos="8640"/>
      </w:tabs>
    </w:pPr>
  </w:style>
  <w:style w:type="character" w:customStyle="1" w:styleId="RodapChar">
    <w:name w:val="Rodapé Char"/>
    <w:link w:val="Rodap"/>
    <w:uiPriority w:val="99"/>
    <w:rsid w:val="00052A07"/>
    <w:rPr>
      <w:sz w:val="24"/>
      <w:szCs w:val="24"/>
    </w:rPr>
  </w:style>
  <w:style w:type="character" w:styleId="Nmerodepgina">
    <w:name w:val="page number"/>
    <w:basedOn w:val="Fontepargpadro"/>
    <w:semiHidden/>
  </w:style>
  <w:style w:type="paragraph" w:styleId="Sumrio2">
    <w:name w:val="toc 2"/>
    <w:basedOn w:val="Sumrio1"/>
    <w:autoRedefine/>
    <w:uiPriority w:val="39"/>
    <w:pPr>
      <w:tabs>
        <w:tab w:val="left" w:pos="426"/>
      </w:tabs>
      <w:ind w:left="425" w:hanging="425"/>
    </w:pPr>
    <w:rPr>
      <w:b w:val="0"/>
    </w:rPr>
  </w:style>
  <w:style w:type="paragraph" w:styleId="Sumrio1">
    <w:name w:val="toc 1"/>
    <w:autoRedefine/>
    <w:uiPriority w:val="39"/>
    <w:pPr>
      <w:tabs>
        <w:tab w:val="left" w:pos="284"/>
        <w:tab w:val="right" w:leader="dot" w:pos="9062"/>
      </w:tabs>
      <w:spacing w:line="360" w:lineRule="auto"/>
      <w:ind w:left="284" w:hanging="284"/>
      <w:jc w:val="both"/>
    </w:pPr>
    <w:rPr>
      <w:b/>
      <w:caps/>
      <w:noProof/>
      <w:color w:val="000000"/>
      <w:sz w:val="24"/>
    </w:rPr>
  </w:style>
  <w:style w:type="paragraph" w:styleId="Sumrio3">
    <w:name w:val="toc 3"/>
    <w:autoRedefine/>
    <w:uiPriority w:val="39"/>
    <w:pPr>
      <w:tabs>
        <w:tab w:val="left" w:pos="567"/>
        <w:tab w:val="right" w:leader="dot" w:pos="9062"/>
      </w:tabs>
      <w:spacing w:line="360" w:lineRule="auto"/>
      <w:ind w:left="567" w:hanging="567"/>
      <w:jc w:val="both"/>
    </w:pPr>
    <w:rPr>
      <w:noProof/>
      <w:color w:val="000000"/>
      <w:sz w:val="24"/>
    </w:rPr>
  </w:style>
  <w:style w:type="paragraph" w:styleId="Sumrio4">
    <w:name w:val="toc 4"/>
    <w:basedOn w:val="Sumrio3"/>
    <w:next w:val="Sumrio3"/>
    <w:autoRedefine/>
    <w:uiPriority w:val="39"/>
    <w:pPr>
      <w:tabs>
        <w:tab w:val="left" w:pos="709"/>
      </w:tabs>
      <w:ind w:left="709" w:hanging="709"/>
    </w:pPr>
  </w:style>
  <w:style w:type="paragraph" w:styleId="Sumrio5">
    <w:name w:val="toc 5"/>
    <w:basedOn w:val="Sumrio4"/>
    <w:autoRedefine/>
    <w:uiPriority w:val="39"/>
    <w:pPr>
      <w:tabs>
        <w:tab w:val="left" w:pos="993"/>
      </w:tabs>
      <w:ind w:left="992" w:hanging="992"/>
    </w:pPr>
  </w:style>
  <w:style w:type="paragraph" w:styleId="Sumrio6">
    <w:name w:val="toc 6"/>
    <w:basedOn w:val="Sumrio5"/>
    <w:autoRedefine/>
    <w:semiHidden/>
    <w:pPr>
      <w:tabs>
        <w:tab w:val="left" w:pos="1134"/>
      </w:tabs>
      <w:ind w:left="1134" w:hanging="1134"/>
    </w:pPr>
  </w:style>
  <w:style w:type="paragraph" w:styleId="Sumrio7">
    <w:name w:val="toc 7"/>
    <w:basedOn w:val="Sumrio6"/>
    <w:autoRedefine/>
    <w:semiHidden/>
    <w:pPr>
      <w:tabs>
        <w:tab w:val="left" w:pos="1276"/>
      </w:tabs>
      <w:ind w:left="1276" w:hanging="1276"/>
    </w:pPr>
  </w:style>
  <w:style w:type="paragraph" w:styleId="Sumrio8">
    <w:name w:val="toc 8"/>
    <w:basedOn w:val="Sumrio7"/>
    <w:autoRedefine/>
    <w:semiHidden/>
    <w:pPr>
      <w:tabs>
        <w:tab w:val="left" w:pos="1418"/>
      </w:tabs>
      <w:ind w:left="1418" w:hanging="1418"/>
    </w:pPr>
  </w:style>
  <w:style w:type="paragraph" w:styleId="Sumrio9">
    <w:name w:val="toc 9"/>
    <w:basedOn w:val="Sumrio8"/>
    <w:autoRedefine/>
    <w:uiPriority w:val="39"/>
    <w:pPr>
      <w:tabs>
        <w:tab w:val="left" w:pos="1701"/>
      </w:tabs>
      <w:ind w:left="0" w:firstLine="0"/>
    </w:pPr>
    <w:rPr>
      <w:b/>
    </w:rPr>
  </w:style>
  <w:style w:type="paragraph" w:styleId="Lista5">
    <w:name w:val="List 5"/>
    <w:basedOn w:val="Normal"/>
    <w:semiHidden/>
    <w:pPr>
      <w:ind w:left="1415" w:hanging="283"/>
    </w:pPr>
  </w:style>
  <w:style w:type="character" w:styleId="Hyperlink">
    <w:name w:val="Hyperlink"/>
    <w:uiPriority w:val="99"/>
    <w:rsid w:val="006426D5"/>
    <w:rPr>
      <w:noProof/>
      <w:color w:val="0000FF"/>
      <w:u w:val="single"/>
    </w:rPr>
  </w:style>
  <w:style w:type="paragraph" w:customStyle="1" w:styleId="TF-apndiceTTULO">
    <w:name w:val="TF-apêndice TÍTULO"/>
    <w:next w:val="TF-TEXTO"/>
    <w:semiHidden/>
    <w:rsid w:val="006D0896"/>
    <w:pPr>
      <w:pageBreakBefore/>
      <w:spacing w:line="360" w:lineRule="auto"/>
      <w:jc w:val="both"/>
    </w:pPr>
    <w:rPr>
      <w:b/>
      <w:sz w:val="24"/>
    </w:rPr>
  </w:style>
  <w:style w:type="paragraph" w:customStyle="1" w:styleId="TF-anexoTTULO">
    <w:name w:val="TF-anexo TÍTULO"/>
    <w:next w:val="TF-TEXTO"/>
    <w:semiHidden/>
    <w:rsid w:val="006D0896"/>
    <w:pPr>
      <w:pageBreakBefore/>
      <w:spacing w:line="360" w:lineRule="auto"/>
      <w:jc w:val="both"/>
    </w:pPr>
    <w:rPr>
      <w:b/>
      <w:sz w:val="24"/>
    </w:rPr>
  </w:style>
  <w:style w:type="paragraph" w:customStyle="1" w:styleId="TF-texto-figuracommoldura">
    <w:name w:val="TF-texto-figura com moldura"/>
    <w:next w:val="TF-ilustraoFONTE"/>
    <w:semiHidden/>
    <w:pPr>
      <w:keepNext/>
      <w:keepLines/>
      <w:framePr w:hSpace="142" w:vSpace="142" w:wrap="notBeside" w:vAnchor="text" w:hAnchor="text" w:xAlign="center" w:y="1"/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pacing w:before="360"/>
      <w:jc w:val="center"/>
    </w:pPr>
    <w:rPr>
      <w:rFonts w:ascii="Times" w:hAnsi="Times"/>
      <w:sz w:val="24"/>
    </w:rPr>
  </w:style>
  <w:style w:type="paragraph" w:customStyle="1" w:styleId="TF-ilustraoFONTE">
    <w:name w:val="TF-ilustração FONTE"/>
    <w:next w:val="Normal"/>
    <w:semiHidden/>
    <w:rsid w:val="002440B0"/>
    <w:pPr>
      <w:keepNext/>
    </w:pPr>
  </w:style>
  <w:style w:type="paragraph" w:customStyle="1" w:styleId="TF-textocompargrafo">
    <w:name w:val="TF-texto com parágrafo"/>
    <w:semiHidden/>
    <w:rsid w:val="00476C78"/>
    <w:pPr>
      <w:spacing w:before="240" w:line="360" w:lineRule="auto"/>
      <w:ind w:firstLine="680"/>
      <w:jc w:val="both"/>
    </w:pPr>
    <w:rPr>
      <w:color w:val="000000"/>
      <w:sz w:val="24"/>
    </w:rPr>
  </w:style>
  <w:style w:type="paragraph" w:customStyle="1" w:styleId="TF-agradecimentosTTULO">
    <w:name w:val="TF-agradecimentos TÍTULO"/>
    <w:basedOn w:val="Normal"/>
    <w:next w:val="TF-agradecimentosTEXTO"/>
    <w:semiHidden/>
    <w:rsid w:val="001E682E"/>
    <w:pPr>
      <w:keepNext w:val="0"/>
      <w:keepLines w:val="0"/>
      <w:pageBreakBefore/>
      <w:jc w:val="center"/>
    </w:pPr>
    <w:rPr>
      <w:b/>
      <w:caps/>
      <w:szCs w:val="20"/>
    </w:rPr>
  </w:style>
  <w:style w:type="paragraph" w:customStyle="1" w:styleId="TF-LEGENDA">
    <w:name w:val="TF-LEGENDA"/>
    <w:basedOn w:val="Normal"/>
    <w:next w:val="TF-TEXTOQUADRO"/>
    <w:qFormat/>
    <w:rsid w:val="00FC4A9F"/>
    <w:pPr>
      <w:spacing w:before="60"/>
      <w:jc w:val="center"/>
      <w:outlineLvl w:val="0"/>
    </w:pPr>
    <w:rPr>
      <w:szCs w:val="20"/>
    </w:rPr>
  </w:style>
  <w:style w:type="paragraph" w:customStyle="1" w:styleId="TF-listadesiglasTTULO">
    <w:name w:val="TF-lista de siglas TÍTULO"/>
    <w:basedOn w:val="Normal"/>
    <w:next w:val="TF-listadesiglasITEM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TTULO">
    <w:name w:val="TF-TÍTULO"/>
    <w:next w:val="Normal"/>
    <w:rsid w:val="001E682E"/>
    <w:pPr>
      <w:spacing w:after="240"/>
      <w:jc w:val="center"/>
    </w:pPr>
    <w:rPr>
      <w:b/>
      <w:caps/>
      <w:sz w:val="24"/>
    </w:rPr>
  </w:style>
  <w:style w:type="paragraph" w:customStyle="1" w:styleId="TF-CITAO">
    <w:name w:val="TF-CITAÇÃO"/>
    <w:next w:val="TF-TEXTO"/>
    <w:pPr>
      <w:widowControl w:val="0"/>
      <w:spacing w:after="160"/>
      <w:ind w:left="2268"/>
      <w:jc w:val="both"/>
    </w:pPr>
  </w:style>
  <w:style w:type="paragraph" w:customStyle="1" w:styleId="TF-tabelaFONTE">
    <w:name w:val="TF-tabela FONTE"/>
    <w:basedOn w:val="TF-ilustraoFONTE"/>
    <w:semiHidden/>
    <w:pPr>
      <w:spacing w:after="160"/>
    </w:pPr>
  </w:style>
  <w:style w:type="paragraph" w:customStyle="1" w:styleId="xl24">
    <w:name w:val="xl24"/>
    <w:basedOn w:val="Normal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top"/>
    </w:pPr>
  </w:style>
  <w:style w:type="character" w:styleId="VarivelHTML">
    <w:name w:val="HTML Variable"/>
    <w:semiHidden/>
    <w:rPr>
      <w:i/>
      <w:iCs/>
    </w:rPr>
  </w:style>
  <w:style w:type="paragraph" w:customStyle="1" w:styleId="TF-xAvalITEMTABELA">
    <w:name w:val="TF-xAval ITEM TABELA"/>
    <w:basedOn w:val="TF-xAvalITEMDETALHE"/>
    <w:rsid w:val="00320BFA"/>
    <w:pPr>
      <w:ind w:left="0"/>
      <w:jc w:val="center"/>
    </w:pPr>
  </w:style>
  <w:style w:type="paragraph" w:customStyle="1" w:styleId="TF-ilustraoTEXTO">
    <w:name w:val="TF-ilustração TEXTO"/>
    <w:semiHidden/>
    <w:pPr>
      <w:keepNext/>
    </w:pPr>
    <w:rPr>
      <w:sz w:val="22"/>
    </w:rPr>
  </w:style>
  <w:style w:type="paragraph" w:customStyle="1" w:styleId="TF-subalineasn2">
    <w:name w:val="TF-subalineas n2"/>
    <w:basedOn w:val="TF-alneacomletras"/>
    <w:autoRedefine/>
    <w:semiHidden/>
    <w:pPr>
      <w:numPr>
        <w:ilvl w:val="1"/>
      </w:numPr>
      <w:tabs>
        <w:tab w:val="clear" w:pos="1398"/>
        <w:tab w:val="num" w:pos="360"/>
        <w:tab w:val="num" w:pos="1440"/>
      </w:tabs>
      <w:ind w:left="1440" w:hanging="360"/>
    </w:pPr>
  </w:style>
  <w:style w:type="paragraph" w:customStyle="1" w:styleId="TF-alneacomletras">
    <w:name w:val="TF-alínea com letras"/>
    <w:autoRedefine/>
    <w:semiHidden/>
    <w:pPr>
      <w:numPr>
        <w:numId w:val="4"/>
      </w:numPr>
      <w:spacing w:line="360" w:lineRule="auto"/>
      <w:jc w:val="both"/>
    </w:pPr>
    <w:rPr>
      <w:color w:val="000000"/>
      <w:sz w:val="24"/>
    </w:rPr>
  </w:style>
  <w:style w:type="paragraph" w:customStyle="1" w:styleId="TF-listas-preenchimentoentre">
    <w:name w:val="TF-listas - preenchimento entre"/>
    <w:basedOn w:val="TF-listadetabelasTTULO"/>
    <w:next w:val="TF-listadetabelasTTULO"/>
    <w:semiHidden/>
  </w:style>
  <w:style w:type="paragraph" w:customStyle="1" w:styleId="TF-subalineasn3">
    <w:name w:val="TF-subalineas n3"/>
    <w:basedOn w:val="TF-subalineasn2"/>
    <w:autoRedefine/>
    <w:semiHidden/>
    <w:pPr>
      <w:numPr>
        <w:ilvl w:val="2"/>
      </w:numPr>
      <w:tabs>
        <w:tab w:val="clear" w:pos="1721"/>
        <w:tab w:val="num" w:pos="360"/>
        <w:tab w:val="num" w:pos="1440"/>
        <w:tab w:val="num" w:pos="2160"/>
      </w:tabs>
      <w:ind w:left="2160" w:hanging="360"/>
    </w:pPr>
  </w:style>
  <w:style w:type="paragraph" w:customStyle="1" w:styleId="TF-conteudo-quadro">
    <w:name w:val="TF-conteudo-quadro"/>
    <w:semiHidden/>
    <w:pPr>
      <w:keepNext/>
      <w:keepLines/>
    </w:pPr>
    <w:rPr>
      <w:rFonts w:ascii="Courier" w:hAnsi="Courier"/>
      <w:lang w:val="en-US"/>
    </w:rPr>
  </w:style>
  <w:style w:type="paragraph" w:customStyle="1" w:styleId="TF-TEXTOQUADROCentralizado">
    <w:name w:val="TF-TEXTO QUADRO Centralizado"/>
    <w:basedOn w:val="TF-TEXTOQUADRO"/>
    <w:pPr>
      <w:jc w:val="center"/>
    </w:pPr>
  </w:style>
  <w:style w:type="paragraph" w:styleId="Textodebalo">
    <w:name w:val="Balloon Text"/>
    <w:basedOn w:val="Normal"/>
    <w:link w:val="TextodebaloChar"/>
    <w:uiPriority w:val="99"/>
    <w:semiHidden/>
    <w:unhideWhenUsed/>
    <w:rsid w:val="00984240"/>
    <w:rPr>
      <w:rFonts w:ascii="Tahoma" w:hAnsi="Tahoma"/>
      <w:sz w:val="16"/>
      <w:szCs w:val="16"/>
      <w:lang w:val="x-none" w:eastAsia="x-none"/>
    </w:rPr>
  </w:style>
  <w:style w:type="character" w:customStyle="1" w:styleId="TextodebaloChar">
    <w:name w:val="Texto de balão Char"/>
    <w:link w:val="Textodebalo"/>
    <w:uiPriority w:val="99"/>
    <w:semiHidden/>
    <w:rsid w:val="00984240"/>
    <w:rPr>
      <w:rFonts w:ascii="Tahoma" w:hAnsi="Tahoma" w:cs="Tahoma"/>
      <w:sz w:val="16"/>
      <w:szCs w:val="16"/>
    </w:rPr>
  </w:style>
  <w:style w:type="paragraph" w:customStyle="1" w:styleId="TF-TEXTOQUADRODireita">
    <w:name w:val="TF-TEXTO QUADRO Direita"/>
    <w:basedOn w:val="TF-TEXTOQUADRO"/>
    <w:rsid w:val="00572864"/>
    <w:pPr>
      <w:jc w:val="right"/>
    </w:pPr>
  </w:style>
  <w:style w:type="table" w:styleId="Tabelacomgrade">
    <w:name w:val="Table Grid"/>
    <w:basedOn w:val="Tabelanormal"/>
    <w:uiPriority w:val="59"/>
    <w:rsid w:val="00F259B0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customStyle="1" w:styleId="TF-LEGENDA-Ilustracao">
    <w:name w:val="TF-LEGENDA-Ilustracao"/>
    <w:basedOn w:val="TF-LEGENDA"/>
    <w:semiHidden/>
    <w:qFormat/>
    <w:rsid w:val="00F40690"/>
  </w:style>
  <w:style w:type="paragraph" w:customStyle="1" w:styleId="TF-LEGENDA-Tabela">
    <w:name w:val="TF-LEGENDA-Tabela"/>
    <w:basedOn w:val="TF-LEGENDA"/>
    <w:semiHidden/>
    <w:qFormat/>
    <w:rsid w:val="002E6DD1"/>
  </w:style>
  <w:style w:type="paragraph" w:customStyle="1" w:styleId="TF-FIGURA">
    <w:name w:val="TF-FIGURA"/>
    <w:basedOn w:val="TF-TEXTO"/>
    <w:qFormat/>
    <w:rsid w:val="00FC4A9F"/>
    <w:pPr>
      <w:keepNext/>
      <w:spacing w:before="0" w:line="240" w:lineRule="auto"/>
      <w:ind w:firstLine="0"/>
      <w:jc w:val="center"/>
    </w:pPr>
  </w:style>
  <w:style w:type="character" w:customStyle="1" w:styleId="TF-COURIER10">
    <w:name w:val="TF-COURIER10"/>
    <w:qFormat/>
    <w:rsid w:val="00620D93"/>
    <w:rPr>
      <w:rFonts w:ascii="Courier New" w:hAnsi="Courier New"/>
      <w:sz w:val="20"/>
    </w:rPr>
  </w:style>
  <w:style w:type="paragraph" w:customStyle="1" w:styleId="TtuloIntroduo">
    <w:name w:val="Título Introdução"/>
    <w:basedOn w:val="Ttulo1"/>
    <w:qFormat/>
    <w:rsid w:val="00F62F49"/>
    <w:pPr>
      <w:spacing w:before="480"/>
    </w:p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3D398C"/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3D398C"/>
  </w:style>
  <w:style w:type="character" w:styleId="Refdecomentrio">
    <w:name w:val="annotation reference"/>
    <w:uiPriority w:val="99"/>
    <w:semiHidden/>
    <w:unhideWhenUsed/>
    <w:rsid w:val="003D398C"/>
    <w:rPr>
      <w:sz w:val="16"/>
      <w:szCs w:val="16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730839"/>
    <w:rPr>
      <w:b/>
      <w:bCs/>
      <w:lang w:val="x-none" w:eastAsia="x-none"/>
    </w:rPr>
  </w:style>
  <w:style w:type="character" w:customStyle="1" w:styleId="AssuntodocomentrioChar">
    <w:name w:val="Assunto do comentário Char"/>
    <w:link w:val="Assuntodocomentrio"/>
    <w:uiPriority w:val="99"/>
    <w:semiHidden/>
    <w:rsid w:val="00730839"/>
    <w:rPr>
      <w:b/>
      <w:bCs/>
    </w:rPr>
  </w:style>
  <w:style w:type="paragraph" w:styleId="Reviso">
    <w:name w:val="Revision"/>
    <w:hidden/>
    <w:uiPriority w:val="99"/>
    <w:semiHidden/>
    <w:rsid w:val="00186092"/>
    <w:rPr>
      <w:sz w:val="24"/>
      <w:szCs w:val="24"/>
    </w:rPr>
  </w:style>
  <w:style w:type="paragraph" w:styleId="Textodenotaderodap">
    <w:name w:val="footnote text"/>
    <w:basedOn w:val="Normal"/>
    <w:link w:val="TextodenotaderodapChar"/>
    <w:uiPriority w:val="99"/>
    <w:semiHidden/>
    <w:unhideWhenUsed/>
    <w:rsid w:val="00724679"/>
    <w:rPr>
      <w:sz w:val="20"/>
      <w:szCs w:val="20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724679"/>
  </w:style>
  <w:style w:type="character" w:styleId="Refdenotaderodap">
    <w:name w:val="footnote reference"/>
    <w:semiHidden/>
    <w:unhideWhenUsed/>
    <w:rsid w:val="00724679"/>
    <w:rPr>
      <w:vertAlign w:val="superscript"/>
    </w:rPr>
  </w:style>
  <w:style w:type="paragraph" w:customStyle="1" w:styleId="TF-orientador">
    <w:name w:val="TF-orientador"/>
    <w:basedOn w:val="TF-autor"/>
    <w:semiHidden/>
    <w:qFormat/>
    <w:rsid w:val="00B05485"/>
    <w:pPr>
      <w:spacing w:after="480"/>
    </w:pPr>
  </w:style>
  <w:style w:type="paragraph" w:customStyle="1" w:styleId="TF-avaliaoCABEALHO">
    <w:name w:val="TF-avaliação CABEÇALHO"/>
    <w:basedOn w:val="Normal"/>
    <w:semiHidden/>
    <w:rsid w:val="00377DA7"/>
    <w:pPr>
      <w:keepNext w:val="0"/>
      <w:keepLines w:val="0"/>
    </w:pPr>
  </w:style>
  <w:style w:type="paragraph" w:customStyle="1" w:styleId="TF-avaliaoTTULOTCC">
    <w:name w:val="TF-avaliação TÍTULO TCC"/>
    <w:basedOn w:val="Normal"/>
    <w:semiHidden/>
    <w:rsid w:val="00B00A13"/>
    <w:pPr>
      <w:keepNext w:val="0"/>
      <w:keepLines w:val="0"/>
      <w:spacing w:before="240"/>
      <w:ind w:left="1276" w:hanging="1276"/>
      <w:jc w:val="both"/>
    </w:pPr>
    <w:rPr>
      <w:caps/>
    </w:rPr>
  </w:style>
  <w:style w:type="paragraph" w:customStyle="1" w:styleId="TF-avaliaoTTULO1">
    <w:name w:val="TF-avaliação TÍTULO 1"/>
    <w:semiHidden/>
    <w:rsid w:val="00B00A13"/>
    <w:pPr>
      <w:numPr>
        <w:numId w:val="11"/>
      </w:numPr>
      <w:tabs>
        <w:tab w:val="left" w:pos="284"/>
      </w:tabs>
      <w:spacing w:before="240"/>
    </w:pPr>
    <w:rPr>
      <w:b/>
      <w:caps/>
      <w:noProof/>
      <w:sz w:val="24"/>
    </w:rPr>
  </w:style>
  <w:style w:type="paragraph" w:customStyle="1" w:styleId="TF-avaliaoTTULO2c">
    <w:name w:val="TF-avaliação TÍTULO 2c"/>
    <w:basedOn w:val="TF-avaliaoTTULO1"/>
    <w:semiHidden/>
    <w:rsid w:val="0007209B"/>
    <w:pPr>
      <w:numPr>
        <w:ilvl w:val="1"/>
      </w:numPr>
      <w:spacing w:before="400" w:after="100"/>
    </w:pPr>
    <w:rPr>
      <w:b w:val="0"/>
    </w:rPr>
  </w:style>
  <w:style w:type="paragraph" w:customStyle="1" w:styleId="TF-avaliaotexto">
    <w:name w:val="TF-avaliação texto"/>
    <w:basedOn w:val="TF-TEXTO"/>
    <w:semiHidden/>
    <w:qFormat/>
    <w:rsid w:val="00A045C4"/>
    <w:pPr>
      <w:ind w:firstLine="0"/>
    </w:pPr>
  </w:style>
  <w:style w:type="paragraph" w:customStyle="1" w:styleId="TF-avaliaoQUADRO">
    <w:name w:val="TF-avaliação QUADRO"/>
    <w:basedOn w:val="Normal"/>
    <w:semiHidden/>
    <w:rsid w:val="00B00A13"/>
    <w:pPr>
      <w:keepNext w:val="0"/>
      <w:keepLines w:val="0"/>
      <w:spacing w:before="60" w:after="60"/>
    </w:pPr>
    <w:rPr>
      <w:sz w:val="20"/>
    </w:rPr>
  </w:style>
  <w:style w:type="paragraph" w:customStyle="1" w:styleId="TF-AUTOR0">
    <w:name w:val="TF-AUTOR"/>
    <w:basedOn w:val="Normal"/>
    <w:rsid w:val="00DE6AFD"/>
    <w:pPr>
      <w:spacing w:before="120"/>
      <w:jc w:val="center"/>
    </w:pPr>
    <w:rPr>
      <w:color w:val="000000"/>
      <w:szCs w:val="20"/>
    </w:rPr>
  </w:style>
  <w:style w:type="paragraph" w:customStyle="1" w:styleId="TF-CDIGO-FONTE">
    <w:name w:val="TF-CÓDIGO-FONTE"/>
    <w:rsid w:val="001E682E"/>
    <w:pPr>
      <w:keepNext/>
      <w:keepLines/>
    </w:pPr>
    <w:rPr>
      <w:rFonts w:ascii="Courier" w:hAnsi="Courier"/>
      <w:lang w:val="en-US"/>
    </w:rPr>
  </w:style>
  <w:style w:type="paragraph" w:customStyle="1" w:styleId="TF-FONTE">
    <w:name w:val="TF-FONTE"/>
    <w:next w:val="Normal"/>
    <w:qFormat/>
    <w:rsid w:val="00B8578E"/>
    <w:pPr>
      <w:jc w:val="center"/>
    </w:pPr>
  </w:style>
  <w:style w:type="paragraph" w:customStyle="1" w:styleId="TF-xAvalITEM">
    <w:name w:val="TF-xAval ITEM"/>
    <w:basedOn w:val="Normal"/>
    <w:rsid w:val="00320BFA"/>
    <w:pPr>
      <w:keepNext w:val="0"/>
      <w:keepLines w:val="0"/>
      <w:numPr>
        <w:numId w:val="16"/>
      </w:numPr>
      <w:jc w:val="both"/>
    </w:pPr>
    <w:rPr>
      <w:sz w:val="18"/>
    </w:rPr>
  </w:style>
  <w:style w:type="paragraph" w:customStyle="1" w:styleId="TF-xAvalITEMDETALHE">
    <w:name w:val="TF-xAval ITEM DETALHE"/>
    <w:basedOn w:val="Normal"/>
    <w:rsid w:val="00320BFA"/>
    <w:pPr>
      <w:keepNext w:val="0"/>
      <w:keepLines w:val="0"/>
      <w:numPr>
        <w:ilvl w:val="1"/>
      </w:numPr>
      <w:ind w:left="353"/>
      <w:jc w:val="both"/>
    </w:pPr>
    <w:rPr>
      <w:sz w:val="18"/>
    </w:rPr>
  </w:style>
  <w:style w:type="paragraph" w:customStyle="1" w:styleId="TF-xAvalLINHA">
    <w:name w:val="TF-xAval LINHA"/>
    <w:basedOn w:val="Normal"/>
    <w:rsid w:val="00320BFA"/>
    <w:pPr>
      <w:keepNext w:val="0"/>
      <w:keepLines w:val="0"/>
      <w:tabs>
        <w:tab w:val="left" w:pos="1134"/>
        <w:tab w:val="left" w:leader="underscore" w:pos="9072"/>
      </w:tabs>
      <w:spacing w:before="180" w:after="60"/>
    </w:pPr>
    <w:rPr>
      <w:sz w:val="20"/>
    </w:rPr>
  </w:style>
  <w:style w:type="paragraph" w:customStyle="1" w:styleId="TF-xAvalTTULO">
    <w:name w:val="TF-xAval TÍTULO"/>
    <w:basedOn w:val="Normal"/>
    <w:rsid w:val="00320BFA"/>
    <w:pPr>
      <w:keepNext w:val="0"/>
      <w:keepLines w:val="0"/>
      <w:tabs>
        <w:tab w:val="left" w:pos="708"/>
      </w:tabs>
      <w:ind w:left="720" w:hanging="720"/>
      <w:jc w:val="center"/>
    </w:pPr>
    <w:rPr>
      <w:caps/>
      <w:noProof/>
      <w:szCs w:val="20"/>
    </w:rPr>
  </w:style>
  <w:style w:type="paragraph" w:styleId="Legenda">
    <w:name w:val="caption"/>
    <w:basedOn w:val="Normal"/>
    <w:next w:val="Normal"/>
    <w:uiPriority w:val="35"/>
    <w:qFormat/>
    <w:rsid w:val="00E3714A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3529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662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2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986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266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11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747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047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png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17" Type="http://schemas.openxmlformats.org/officeDocument/2006/relationships/header" Target="header2.xml"/><Relationship Id="rId2" Type="http://schemas.openxmlformats.org/officeDocument/2006/relationships/customXml" Target="../customXml/item2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5" Type="http://schemas.openxmlformats.org/officeDocument/2006/relationships/footer" Target="footer1.xml"/><Relationship Id="rId10" Type="http://schemas.openxmlformats.org/officeDocument/2006/relationships/endnotes" Target="endnotes.xml"/><Relationship Id="rId19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Has_Teacher_Only_SectionGroup xmlns="f8440490-6d1a-488a-8abf-48b89d0123a0" xsi:nil="true"/>
    <NotebookType xmlns="f8440490-6d1a-488a-8abf-48b89d0123a0" xsi:nil="true"/>
    <DefaultSectionNames xmlns="f8440490-6d1a-488a-8abf-48b89d0123a0" xsi:nil="true"/>
    <Self_Registration_Enabled xmlns="f8440490-6d1a-488a-8abf-48b89d0123a0" xsi:nil="true"/>
    <FolderType xmlns="f8440490-6d1a-488a-8abf-48b89d0123a0" xsi:nil="true"/>
    <AppVersion xmlns="f8440490-6d1a-488a-8abf-48b89d0123a0" xsi:nil="true"/>
    <TeamsChannelId xmlns="f8440490-6d1a-488a-8abf-48b89d0123a0" xsi:nil="true"/>
    <IsNotebookLocked xmlns="f8440490-6d1a-488a-8abf-48b89d0123a0" xsi:nil="true"/>
    <Students xmlns="f8440490-6d1a-488a-8abf-48b89d0123a0">
      <UserInfo>
        <DisplayName/>
        <AccountId xsi:nil="true"/>
        <AccountType/>
      </UserInfo>
    </Students>
    <Templates xmlns="f8440490-6d1a-488a-8abf-48b89d0123a0" xsi:nil="true"/>
    <CultureName xmlns="f8440490-6d1a-488a-8abf-48b89d0123a0" xsi:nil="true"/>
    <Invited_Students xmlns="f8440490-6d1a-488a-8abf-48b89d0123a0" xsi:nil="true"/>
    <Owner xmlns="f8440490-6d1a-488a-8abf-48b89d0123a0">
      <UserInfo>
        <DisplayName/>
        <AccountId xsi:nil="true"/>
        <AccountType/>
      </UserInfo>
    </Owner>
    <Teachers xmlns="f8440490-6d1a-488a-8abf-48b89d0123a0">
      <UserInfo>
        <DisplayName/>
        <AccountId xsi:nil="true"/>
        <AccountType/>
      </UserInfo>
    </Teachers>
    <Student_Groups xmlns="f8440490-6d1a-488a-8abf-48b89d0123a0">
      <UserInfo>
        <DisplayName/>
        <AccountId xsi:nil="true"/>
        <AccountType/>
      </UserInfo>
    </Student_Groups>
    <Invited_Teachers xmlns="f8440490-6d1a-488a-8abf-48b89d0123a0" xsi:nil="true"/>
    <Is_Collaboration_Space_Locked xmlns="f8440490-6d1a-488a-8abf-48b89d0123a0" xsi:nil="true"/>
  </documentManagement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o" ma:contentTypeID="0x010100F13453D0801D5E45B1745A09551F1C32" ma:contentTypeVersion="28" ma:contentTypeDescription="Crie um novo documento." ma:contentTypeScope="" ma:versionID="fa9ef3803bb4ef638f344296fd7d9170">
  <xsd:schema xmlns:xsd="http://www.w3.org/2001/XMLSchema" xmlns:xs="http://www.w3.org/2001/XMLSchema" xmlns:p="http://schemas.microsoft.com/office/2006/metadata/properties" xmlns:ns3="f8440490-6d1a-488a-8abf-48b89d0123a0" xmlns:ns4="22206413-f776-4b11-bcb2-0b935dc83731" targetNamespace="http://schemas.microsoft.com/office/2006/metadata/properties" ma:root="true" ma:fieldsID="5a7e583b53460e8ff4480ccd12c418cb" ns3:_="" ns4:_="">
    <xsd:import namespace="f8440490-6d1a-488a-8abf-48b89d0123a0"/>
    <xsd:import namespace="22206413-f776-4b11-bcb2-0b935dc83731"/>
    <xsd:element name="properties">
      <xsd:complexType>
        <xsd:sequence>
          <xsd:element name="documentManagement">
            <xsd:complexType>
              <xsd:all>
                <xsd:element ref="ns3:NotebookType" minOccurs="0"/>
                <xsd:element ref="ns3:FolderType" minOccurs="0"/>
                <xsd:element ref="ns3:Owner" minOccurs="0"/>
                <xsd:element ref="ns3:DefaultSectionNames" minOccurs="0"/>
                <xsd:element ref="ns3:Templates" minOccurs="0"/>
                <xsd:element ref="ns3:CultureName" minOccurs="0"/>
                <xsd:element ref="ns3:AppVersion" minOccurs="0"/>
                <xsd:element ref="ns3:Teachers" minOccurs="0"/>
                <xsd:element ref="ns3:Students" minOccurs="0"/>
                <xsd:element ref="ns3:Student_Groups" minOccurs="0"/>
                <xsd:element ref="ns3:Invited_Teachers" minOccurs="0"/>
                <xsd:element ref="ns3:Invited_Students" minOccurs="0"/>
                <xsd:element ref="ns3:Self_Registration_Enabled" minOccurs="0"/>
                <xsd:element ref="ns3:Has_Teacher_Only_SectionGroup" minOccurs="0"/>
                <xsd:element ref="ns3:Is_Collaboration_Space_Locked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Location" minOccurs="0"/>
                <xsd:element ref="ns3:TeamsChannelId" minOccurs="0"/>
                <xsd:element ref="ns3:IsNotebookLocked" minOccurs="0"/>
                <xsd:element ref="ns3:MediaServiceEventHashCode" minOccurs="0"/>
                <xsd:element ref="ns3:MediaServiceGenerationTim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8440490-6d1a-488a-8abf-48b89d0123a0" elementFormDefault="qualified">
    <xsd:import namespace="http://schemas.microsoft.com/office/2006/documentManagement/types"/>
    <xsd:import namespace="http://schemas.microsoft.com/office/infopath/2007/PartnerControls"/>
    <xsd:element name="NotebookType" ma:index="8" nillable="true" ma:displayName="Notebook Type" ma:internalName="NotebookType">
      <xsd:simpleType>
        <xsd:restriction base="dms:Text"/>
      </xsd:simpleType>
    </xsd:element>
    <xsd:element name="FolderType" ma:index="9" nillable="true" ma:displayName="Folder Type" ma:internalName="FolderType">
      <xsd:simpleType>
        <xsd:restriction base="dms:Text"/>
      </xsd:simpleType>
    </xsd:element>
    <xsd:element name="Owner" ma:index="10" nillable="true" ma:displayName="Owner" ma:internalName="Owner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DefaultSectionNames" ma:index="11" nillable="true" ma:displayName="Default Section Names" ma:internalName="DefaultSectionNames">
      <xsd:simpleType>
        <xsd:restriction base="dms:Note">
          <xsd:maxLength value="255"/>
        </xsd:restriction>
      </xsd:simpleType>
    </xsd:element>
    <xsd:element name="Templates" ma:index="12" nillable="true" ma:displayName="Templates" ma:internalName="Templates">
      <xsd:simpleType>
        <xsd:restriction base="dms:Note">
          <xsd:maxLength value="255"/>
        </xsd:restriction>
      </xsd:simpleType>
    </xsd:element>
    <xsd:element name="CultureName" ma:index="13" nillable="true" ma:displayName="Culture Name" ma:internalName="CultureName">
      <xsd:simpleType>
        <xsd:restriction base="dms:Text"/>
      </xsd:simpleType>
    </xsd:element>
    <xsd:element name="AppVersion" ma:index="14" nillable="true" ma:displayName="App Version" ma:internalName="AppVersion">
      <xsd:simpleType>
        <xsd:restriction base="dms:Text"/>
      </xsd:simpleType>
    </xsd:element>
    <xsd:element name="Teachers" ma:index="15" nillable="true" ma:displayName="Teachers" ma:internalName="Teachers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tudents" ma:index="16" nillable="true" ma:displayName="Students" ma:internalName="Students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tudent_Groups" ma:index="17" nillable="true" ma:displayName="Student Groups" ma:internalName="Student_Groups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Invited_Teachers" ma:index="18" nillable="true" ma:displayName="Invited Teachers" ma:internalName="Invited_Teachers">
      <xsd:simpleType>
        <xsd:restriction base="dms:Note">
          <xsd:maxLength value="255"/>
        </xsd:restriction>
      </xsd:simpleType>
    </xsd:element>
    <xsd:element name="Invited_Students" ma:index="19" nillable="true" ma:displayName="Invited Students" ma:internalName="Invited_Students">
      <xsd:simpleType>
        <xsd:restriction base="dms:Note">
          <xsd:maxLength value="255"/>
        </xsd:restriction>
      </xsd:simpleType>
    </xsd:element>
    <xsd:element name="Self_Registration_Enabled" ma:index="20" nillable="true" ma:displayName="Self Registration Enabled" ma:internalName="Self_Registration_Enabled">
      <xsd:simpleType>
        <xsd:restriction base="dms:Boolean"/>
      </xsd:simpleType>
    </xsd:element>
    <xsd:element name="Has_Teacher_Only_SectionGroup" ma:index="21" nillable="true" ma:displayName="Has Teacher Only SectionGroup" ma:internalName="Has_Teacher_Only_SectionGroup">
      <xsd:simpleType>
        <xsd:restriction base="dms:Boolean"/>
      </xsd:simpleType>
    </xsd:element>
    <xsd:element name="Is_Collaboration_Space_Locked" ma:index="22" nillable="true" ma:displayName="Is Collaboration Space Locked" ma:internalName="Is_Collaboration_Space_Locked">
      <xsd:simpleType>
        <xsd:restriction base="dms:Boolean"/>
      </xsd:simpleType>
    </xsd:element>
    <xsd:element name="MediaServiceMetadata" ma:index="26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27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28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29" nillable="true" ma:displayName="MediaServiceAutoTags" ma:description="" ma:internalName="MediaServiceAutoTags" ma:readOnly="true">
      <xsd:simpleType>
        <xsd:restriction base="dms:Text"/>
      </xsd:simpleType>
    </xsd:element>
    <xsd:element name="MediaServiceOCR" ma:index="30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1" nillable="true" ma:displayName="MediaServiceLocation" ma:internalName="MediaServiceLocation" ma:readOnly="true">
      <xsd:simpleType>
        <xsd:restriction base="dms:Text"/>
      </xsd:simpleType>
    </xsd:element>
    <xsd:element name="TeamsChannelId" ma:index="32" nillable="true" ma:displayName="Teams Channel Id" ma:internalName="TeamsChannelId">
      <xsd:simpleType>
        <xsd:restriction base="dms:Text"/>
      </xsd:simpleType>
    </xsd:element>
    <xsd:element name="IsNotebookLocked" ma:index="33" nillable="true" ma:displayName="Is Notebook Locked" ma:internalName="IsNotebookLocked">
      <xsd:simpleType>
        <xsd:restriction base="dms:Boolean"/>
      </xsd:simpleType>
    </xsd:element>
    <xsd:element name="MediaServiceEventHashCode" ma:index="3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35" nillable="true" ma:displayName="MediaServiceGenerationTime" ma:hidden="true" ma:internalName="MediaServiceGenerationTim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2206413-f776-4b11-bcb2-0b935dc83731" elementFormDefault="qualified">
    <xsd:import namespace="http://schemas.microsoft.com/office/2006/documentManagement/types"/>
    <xsd:import namespace="http://schemas.microsoft.com/office/infopath/2007/PartnerControls"/>
    <xsd:element name="SharedWithUsers" ma:index="23" nillable="true" ma:displayName="Compartilhado com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24" nillable="true" ma:displayName="Detalhes de Compartilhado Com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25" nillable="true" ma:displayName="Hash de Dica de Compartilhamento" ma:description="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o de Conteúdo"/>
        <xsd:element ref="dc:title" minOccurs="0" maxOccurs="1" ma:index="4" ma:displayName="Título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" StyleName=""/>
</file>

<file path=customXml/itemProps1.xml><?xml version="1.0" encoding="utf-8"?>
<ds:datastoreItem xmlns:ds="http://schemas.openxmlformats.org/officeDocument/2006/customXml" ds:itemID="{F72CAF51-4C4B-4D6B-B6E3-64C6CFA182EF}">
  <ds:schemaRefs>
    <ds:schemaRef ds:uri="http://schemas.microsoft.com/office/2006/metadata/properties"/>
    <ds:schemaRef ds:uri="http://schemas.microsoft.com/office/infopath/2007/PartnerControls"/>
    <ds:schemaRef ds:uri="f8440490-6d1a-488a-8abf-48b89d0123a0"/>
  </ds:schemaRefs>
</ds:datastoreItem>
</file>

<file path=customXml/itemProps2.xml><?xml version="1.0" encoding="utf-8"?>
<ds:datastoreItem xmlns:ds="http://schemas.openxmlformats.org/officeDocument/2006/customXml" ds:itemID="{BD6001B7-DA9F-4B65-BC19-CF31DE11455A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B509BA13-A767-465E-8B68-C3C034C035C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8440490-6d1a-488a-8abf-48b89d0123a0"/>
    <ds:schemaRef ds:uri="22206413-f776-4b11-bcb2-0b935dc83731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6E5711AF-35D7-438D-9AAA-4B2278DAC27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3</Pages>
  <Words>4506</Words>
  <Characters>28685</Characters>
  <Application>Microsoft Office Word</Application>
  <DocSecurity>0</DocSecurity>
  <Lines>239</Lines>
  <Paragraphs>6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UNIVERSIDADE REGIONAL DE BLUMENAU</vt:lpstr>
    </vt:vector>
  </TitlesOfParts>
  <Company>Universidade Regional de Blumenau (FURB)</Company>
  <LinksUpToDate>false</LinksUpToDate>
  <CharactersWithSpaces>331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UNIVERSIDADE REGIONAL DE BLUMENAU</dc:title>
  <dc:subject/>
  <dc:creator>roque</dc:creator>
  <cp:keywords/>
  <cp:lastModifiedBy>Dalton Solano dos Reis</cp:lastModifiedBy>
  <cp:revision>4</cp:revision>
  <cp:lastPrinted>2021-10-03T15:48:00Z</cp:lastPrinted>
  <dcterms:created xsi:type="dcterms:W3CDTF">2021-10-10T20:06:00Z</dcterms:created>
  <dcterms:modified xsi:type="dcterms:W3CDTF">2021-10-21T00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13453D0801D5E45B1745A09551F1C32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 11th edi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://www.zotero.org/styles/apa</vt:lpwstr>
  </property>
  <property fmtid="{D5CDD505-2E9C-101B-9397-08002B2CF9AE}" pid="8" name="Mendeley Recent Style Name 2_1">
    <vt:lpwstr>American Psychological Association 7th edition</vt:lpwstr>
  </property>
  <property fmtid="{D5CDD505-2E9C-101B-9397-08002B2CF9AE}" pid="9" name="Mendeley Recent Style Id 3_1">
    <vt:lpwstr>http://www.zotero.org/styles/american-sociological-association</vt:lpwstr>
  </property>
  <property fmtid="{D5CDD505-2E9C-101B-9397-08002B2CF9AE}" pid="10" name="Mendeley Recent Style Name 3_1">
    <vt:lpwstr>American Sociological Association 6th edition</vt:lpwstr>
  </property>
  <property fmtid="{D5CDD505-2E9C-101B-9397-08002B2CF9AE}" pid="11" name="Mendeley Recent Style Id 4_1">
    <vt:lpwstr>http://www.zotero.org/styles/associacao-brasileira-de-normas-tecnicas</vt:lpwstr>
  </property>
  <property fmtid="{D5CDD505-2E9C-101B-9397-08002B2CF9AE}" pid="12" name="Mendeley Recent Style Name 4_1">
    <vt:lpwstr>Associação Brasileira de Normas Técnicas (Portuguese - Brazil)</vt:lpwstr>
  </property>
  <property fmtid="{D5CDD505-2E9C-101B-9397-08002B2CF9AE}" pid="13" name="Mendeley Recent Style Id 5_1">
    <vt:lpwstr>http://www.zotero.org/styles/chicago-author-date</vt:lpwstr>
  </property>
  <property fmtid="{D5CDD505-2E9C-101B-9397-08002B2CF9AE}" pid="14" name="Mendeley Recent Style Name 5_1">
    <vt:lpwstr>Chicago Manual of Style 17th edition (author-date)</vt:lpwstr>
  </property>
  <property fmtid="{D5CDD505-2E9C-101B-9397-08002B2CF9AE}" pid="15" name="Mendeley Recent Style Id 6_1">
    <vt:lpwstr>http://www.zotero.org/styles/harvard-cite-them-right</vt:lpwstr>
  </property>
  <property fmtid="{D5CDD505-2E9C-101B-9397-08002B2CF9AE}" pid="16" name="Mendeley Recent Style Name 6_1">
    <vt:lpwstr>Cite Them Right 10th edition - Harvard</vt:lpwstr>
  </property>
  <property fmtid="{D5CDD505-2E9C-101B-9397-08002B2CF9AE}" pid="17" name="Mendeley Recent Style Id 7_1">
    <vt:lpwstr>http://www.zotero.org/styles/ieee</vt:lpwstr>
  </property>
  <property fmtid="{D5CDD505-2E9C-101B-9397-08002B2CF9AE}" pid="18" name="Mendeley Recent Style Name 7_1">
    <vt:lpwstr>IEEE</vt:lpwstr>
  </property>
  <property fmtid="{D5CDD505-2E9C-101B-9397-08002B2CF9AE}" pid="19" name="Mendeley Recent Style Id 8_1">
    <vt:lpwstr>http://www.zotero.org/styles/modern-humanities-research-association</vt:lpwstr>
  </property>
  <property fmtid="{D5CDD505-2E9C-101B-9397-08002B2CF9AE}" pid="20" name="Mendeley Recent Style Name 8_1">
    <vt:lpwstr>Modern Humanities Research Association 3rd edition (note with bibliography)</vt:lpwstr>
  </property>
  <property fmtid="{D5CDD505-2E9C-101B-9397-08002B2CF9AE}" pid="21" name="Mendeley Recent Style Id 9_1">
    <vt:lpwstr>http://www.zotero.org/styles/modern-language-association</vt:lpwstr>
  </property>
  <property fmtid="{D5CDD505-2E9C-101B-9397-08002B2CF9AE}" pid="22" name="Mendeley Recent Style Name 9_1">
    <vt:lpwstr>Modern Language Association 8th edition</vt:lpwstr>
  </property>
  <property fmtid="{D5CDD505-2E9C-101B-9397-08002B2CF9AE}" pid="23" name="Mendeley Document_1">
    <vt:lpwstr>True</vt:lpwstr>
  </property>
  <property fmtid="{D5CDD505-2E9C-101B-9397-08002B2CF9AE}" pid="24" name="Mendeley Citation Style_1">
    <vt:lpwstr>http://www.zotero.org/styles/associacao-brasileira-de-normas-tecnicas</vt:lpwstr>
  </property>
  <property fmtid="{D5CDD505-2E9C-101B-9397-08002B2CF9AE}" pid="25" name="Mendeley Unique User Id_1">
    <vt:lpwstr>664b6fb1-cddc-3b2f-b180-826308675a01</vt:lpwstr>
  </property>
</Properties>
</file>